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0" w:type="auto"/>
        <w:jc w:val="center"/>
        <w:tblBorders>
          <w:bottom w:val="single" w:sz="4" w:space="0" w:color="auto"/>
        </w:tblBorders>
        <w:tblLook w:val="01E0" w:firstRow="1" w:lastRow="1" w:firstColumn="1" w:lastColumn="1" w:noHBand="0" w:noVBand="0"/>
      </w:tblPr>
      <w:tblGrid>
        <w:gridCol w:w="6946"/>
        <w:gridCol w:w="1843"/>
      </w:tblGrid>
      <w:tr w:rsidR="00096550" w:rsidRPr="00B57B36" w14:paraId="7C8B380B" w14:textId="77777777" w:rsidTr="000A5ACB">
        <w:trPr>
          <w:trHeight w:val="852"/>
          <w:jc w:val="center"/>
        </w:trPr>
        <w:tc>
          <w:tcPr>
            <w:tcW w:w="6946" w:type="dxa"/>
            <w:vMerge w:val="restart"/>
            <w:tcBorders>
              <w:right w:val="single" w:sz="4" w:space="0" w:color="auto"/>
            </w:tcBorders>
          </w:tcPr>
          <w:p w14:paraId="6922DD4A" w14:textId="77777777" w:rsidR="00096550" w:rsidRPr="00B57B36" w:rsidRDefault="00096550" w:rsidP="008D1B3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7FDBB868" wp14:editId="2B3E757F">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79905EA9" w14:textId="77777777" w:rsidR="00096550" w:rsidRPr="00B57B36" w:rsidRDefault="00096550" w:rsidP="008D1B3A">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Pr>
                <w:rFonts w:cs="Arial"/>
                <w:b/>
                <w:bCs/>
                <w:i/>
                <w:iCs/>
                <w:color w:val="000066"/>
                <w:sz w:val="22"/>
                <w:szCs w:val="22"/>
                <w:lang w:eastAsia="it-IT"/>
              </w:rPr>
              <w:t>82, 2020</w:t>
            </w:r>
          </w:p>
        </w:tc>
        <w:tc>
          <w:tcPr>
            <w:tcW w:w="1843" w:type="dxa"/>
            <w:tcBorders>
              <w:left w:val="single" w:sz="4" w:space="0" w:color="auto"/>
              <w:bottom w:val="nil"/>
              <w:right w:val="single" w:sz="4" w:space="0" w:color="auto"/>
            </w:tcBorders>
          </w:tcPr>
          <w:p w14:paraId="328C601F" w14:textId="77777777" w:rsidR="00096550" w:rsidRPr="00B57B36" w:rsidRDefault="00096550" w:rsidP="008D1B3A">
            <w:pPr>
              <w:jc w:val="right"/>
              <w:rPr>
                <w:rFonts w:cs="Arial"/>
                <w:sz w:val="14"/>
                <w:szCs w:val="14"/>
              </w:rPr>
            </w:pPr>
            <w:r w:rsidRPr="00B57B36">
              <w:rPr>
                <w:rFonts w:cs="Arial"/>
                <w:sz w:val="14"/>
                <w:szCs w:val="14"/>
              </w:rPr>
              <w:t>A publication of</w:t>
            </w:r>
          </w:p>
          <w:p w14:paraId="4E50604D" w14:textId="77777777" w:rsidR="00096550" w:rsidRPr="00B57B36" w:rsidRDefault="00096550" w:rsidP="008D1B3A">
            <w:pPr>
              <w:jc w:val="right"/>
            </w:pPr>
            <w:r w:rsidRPr="00B57B36">
              <w:rPr>
                <w:noProof/>
                <w:lang w:val="it-IT" w:eastAsia="it-IT"/>
              </w:rPr>
              <w:drawing>
                <wp:inline distT="0" distB="0" distL="0" distR="0" wp14:anchorId="162E5963" wp14:editId="0B27F30D">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96550" w:rsidRPr="00B57B36" w14:paraId="740BC475" w14:textId="77777777" w:rsidTr="000A5ACB">
        <w:trPr>
          <w:trHeight w:val="567"/>
          <w:jc w:val="center"/>
        </w:trPr>
        <w:tc>
          <w:tcPr>
            <w:tcW w:w="6946" w:type="dxa"/>
            <w:vMerge/>
            <w:tcBorders>
              <w:right w:val="single" w:sz="4" w:space="0" w:color="auto"/>
            </w:tcBorders>
          </w:tcPr>
          <w:p w14:paraId="03F2088B" w14:textId="77777777" w:rsidR="00096550" w:rsidRPr="00B57B36" w:rsidRDefault="00096550" w:rsidP="008D1B3A">
            <w:pPr>
              <w:tabs>
                <w:tab w:val="left" w:pos="-108"/>
              </w:tabs>
            </w:pPr>
          </w:p>
        </w:tc>
        <w:tc>
          <w:tcPr>
            <w:tcW w:w="1843" w:type="dxa"/>
            <w:tcBorders>
              <w:left w:val="single" w:sz="4" w:space="0" w:color="auto"/>
              <w:bottom w:val="nil"/>
              <w:right w:val="single" w:sz="4" w:space="0" w:color="auto"/>
            </w:tcBorders>
          </w:tcPr>
          <w:p w14:paraId="773E6A6D" w14:textId="77777777" w:rsidR="00096550" w:rsidRPr="00B57B36" w:rsidRDefault="00096550" w:rsidP="008D1B3A">
            <w:pPr>
              <w:jc w:val="right"/>
              <w:rPr>
                <w:rFonts w:cs="Arial"/>
                <w:sz w:val="14"/>
                <w:szCs w:val="14"/>
              </w:rPr>
            </w:pPr>
            <w:r w:rsidRPr="00B57B36">
              <w:rPr>
                <w:rFonts w:cs="Arial"/>
                <w:sz w:val="14"/>
                <w:szCs w:val="14"/>
              </w:rPr>
              <w:t>The Italian Association</w:t>
            </w:r>
          </w:p>
          <w:p w14:paraId="3085BEB3" w14:textId="77777777" w:rsidR="00096550" w:rsidRPr="00B57B36" w:rsidRDefault="00096550" w:rsidP="008D1B3A">
            <w:pPr>
              <w:jc w:val="right"/>
              <w:rPr>
                <w:rFonts w:cs="Arial"/>
                <w:sz w:val="14"/>
                <w:szCs w:val="14"/>
              </w:rPr>
            </w:pPr>
            <w:r w:rsidRPr="00B57B36">
              <w:rPr>
                <w:rFonts w:cs="Arial"/>
                <w:sz w:val="14"/>
                <w:szCs w:val="14"/>
              </w:rPr>
              <w:t>of Chemical Engineering</w:t>
            </w:r>
          </w:p>
          <w:p w14:paraId="15F1B079" w14:textId="77777777" w:rsidR="00096550" w:rsidRPr="000D0268" w:rsidRDefault="00096550" w:rsidP="008D1B3A">
            <w:pPr>
              <w:jc w:val="right"/>
              <w:rPr>
                <w:rFonts w:cs="Arial"/>
                <w:sz w:val="13"/>
                <w:szCs w:val="13"/>
              </w:rPr>
            </w:pPr>
            <w:r w:rsidRPr="000D0268">
              <w:rPr>
                <w:rFonts w:cs="Arial"/>
                <w:sz w:val="13"/>
                <w:szCs w:val="13"/>
              </w:rPr>
              <w:t>Online at www.cetjournal.it</w:t>
            </w:r>
          </w:p>
        </w:tc>
      </w:tr>
      <w:tr w:rsidR="00096550" w:rsidRPr="00B57B36" w14:paraId="10469C02" w14:textId="77777777" w:rsidTr="000A5ACB">
        <w:trPr>
          <w:trHeight w:val="68"/>
          <w:jc w:val="center"/>
        </w:trPr>
        <w:tc>
          <w:tcPr>
            <w:tcW w:w="8789" w:type="dxa"/>
            <w:gridSpan w:val="2"/>
          </w:tcPr>
          <w:p w14:paraId="027CA6AE" w14:textId="77777777" w:rsidR="00096550" w:rsidRPr="007931FA" w:rsidRDefault="00096550" w:rsidP="008D1B3A">
            <w:pPr>
              <w:ind w:left="-107"/>
              <w:rPr>
                <w:rFonts w:ascii="Times New Roman" w:hAnsi="Times New Roman"/>
                <w:sz w:val="24"/>
                <w:szCs w:val="24"/>
                <w:lang w:val="en-US" w:eastAsia="it-IT"/>
              </w:rPr>
            </w:pPr>
            <w:r w:rsidRPr="00B57B36">
              <w:rPr>
                <w:rFonts w:ascii="Tahoma" w:hAnsi="Tahoma" w:cs="Tahoma"/>
                <w:iCs/>
                <w:color w:val="333333"/>
                <w:sz w:val="14"/>
                <w:szCs w:val="14"/>
                <w:lang w:eastAsia="it-IT"/>
              </w:rPr>
              <w:t xml:space="preserve">Guest Editors: </w:t>
            </w:r>
            <w:r>
              <w:rPr>
                <w:rFonts w:ascii="Tahoma" w:hAnsi="Tahoma" w:cs="Tahoma"/>
                <w:iCs/>
                <w:color w:val="333333"/>
                <w:sz w:val="14"/>
                <w:szCs w:val="14"/>
                <w:lang w:eastAsia="it-IT"/>
              </w:rPr>
              <w:t xml:space="preserve">Bruno Fabiano, Valerio </w:t>
            </w:r>
            <w:proofErr w:type="spellStart"/>
            <w:r>
              <w:rPr>
                <w:rFonts w:ascii="Tahoma" w:hAnsi="Tahoma" w:cs="Tahoma"/>
                <w:iCs/>
                <w:color w:val="333333"/>
                <w:sz w:val="14"/>
                <w:szCs w:val="14"/>
                <w:lang w:eastAsia="it-IT"/>
              </w:rPr>
              <w:t>Cozzani</w:t>
            </w:r>
            <w:proofErr w:type="spellEnd"/>
            <w:r>
              <w:rPr>
                <w:rFonts w:ascii="Tahoma" w:hAnsi="Tahoma" w:cs="Tahoma"/>
                <w:iCs/>
                <w:color w:val="333333"/>
                <w:sz w:val="14"/>
                <w:szCs w:val="14"/>
                <w:lang w:eastAsia="it-IT"/>
              </w:rPr>
              <w:t xml:space="preserve">, </w:t>
            </w:r>
            <w:proofErr w:type="spellStart"/>
            <w:r w:rsidRPr="00C068ED">
              <w:rPr>
                <w:rFonts w:ascii="Tahoma" w:hAnsi="Tahoma" w:cs="Tahoma"/>
                <w:color w:val="4B4942"/>
                <w:sz w:val="14"/>
                <w:szCs w:val="14"/>
              </w:rPr>
              <w:t>Genserik</w:t>
            </w:r>
            <w:proofErr w:type="spellEnd"/>
            <w:r w:rsidRPr="00C068ED">
              <w:rPr>
                <w:rFonts w:ascii="Tahoma" w:hAnsi="Tahoma" w:cs="Tahoma"/>
                <w:color w:val="4B4942"/>
                <w:sz w:val="14"/>
                <w:szCs w:val="14"/>
              </w:rPr>
              <w:t xml:space="preserve"> </w:t>
            </w:r>
            <w:proofErr w:type="spellStart"/>
            <w:r w:rsidRPr="00C068ED">
              <w:rPr>
                <w:rFonts w:ascii="Tahoma" w:hAnsi="Tahoma" w:cs="Tahoma"/>
                <w:color w:val="4B4942"/>
                <w:sz w:val="14"/>
                <w:szCs w:val="14"/>
              </w:rPr>
              <w:t>Reniers</w:t>
            </w:r>
            <w:proofErr w:type="spellEnd"/>
          </w:p>
          <w:p w14:paraId="03132387" w14:textId="77777777" w:rsidR="00096550" w:rsidRPr="00B57B36" w:rsidRDefault="00096550" w:rsidP="008D1B3A">
            <w:pPr>
              <w:tabs>
                <w:tab w:val="left" w:pos="-108"/>
              </w:tabs>
              <w:ind w:left="-107"/>
              <w:jc w:val="left"/>
            </w:pPr>
            <w:r>
              <w:rPr>
                <w:rFonts w:ascii="Tahoma" w:hAnsi="Tahoma" w:cs="Tahoma"/>
                <w:iCs/>
                <w:color w:val="333333"/>
                <w:sz w:val="14"/>
                <w:szCs w:val="14"/>
                <w:lang w:eastAsia="it-IT"/>
              </w:rPr>
              <w:t>Copyright © 2020</w:t>
            </w:r>
            <w:r w:rsidRPr="00B57B36">
              <w:rPr>
                <w:rFonts w:ascii="Tahoma" w:hAnsi="Tahoma" w:cs="Tahoma"/>
                <w:iCs/>
                <w:color w:val="333333"/>
                <w:sz w:val="14"/>
                <w:szCs w:val="14"/>
                <w:lang w:eastAsia="it-IT"/>
              </w:rPr>
              <w:t xml:space="preserve">, AIDIC </w:t>
            </w:r>
            <w:proofErr w:type="spellStart"/>
            <w:r w:rsidRPr="00B57B36">
              <w:rPr>
                <w:rFonts w:ascii="Tahoma" w:hAnsi="Tahoma" w:cs="Tahoma"/>
                <w:iCs/>
                <w:color w:val="333333"/>
                <w:sz w:val="14"/>
                <w:szCs w:val="14"/>
                <w:lang w:eastAsia="it-IT"/>
              </w:rPr>
              <w:t>Servizi</w:t>
            </w:r>
            <w:proofErr w:type="spellEnd"/>
            <w:r w:rsidRPr="00B57B36">
              <w:rPr>
                <w:rFonts w:ascii="Tahoma" w:hAnsi="Tahoma" w:cs="Tahoma"/>
                <w:iCs/>
                <w:color w:val="333333"/>
                <w:sz w:val="14"/>
                <w:szCs w:val="14"/>
                <w:lang w:eastAsia="it-IT"/>
              </w:rPr>
              <w:t xml:space="preserve"> </w:t>
            </w:r>
            <w:proofErr w:type="spellStart"/>
            <w:r w:rsidRPr="00B57B36">
              <w:rPr>
                <w:rFonts w:ascii="Tahoma" w:hAnsi="Tahoma" w:cs="Tahoma"/>
                <w:iCs/>
                <w:color w:val="333333"/>
                <w:sz w:val="14"/>
                <w:szCs w:val="14"/>
                <w:lang w:eastAsia="it-IT"/>
              </w:rPr>
              <w:t>S.r.l</w:t>
            </w:r>
            <w:proofErr w:type="spellEnd"/>
            <w:r w:rsidRPr="00B57B36">
              <w:rPr>
                <w:rFonts w:ascii="Tahoma" w:hAnsi="Tahoma" w:cs="Tahoma"/>
                <w:iCs/>
                <w:color w:val="333333"/>
                <w:sz w:val="14"/>
                <w:szCs w:val="14"/>
                <w:lang w:eastAsia="it-IT"/>
              </w:rPr>
              <w:t>.</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Pr>
                <w:rFonts w:ascii="Tahoma" w:hAnsi="Tahoma" w:cs="Tahoma"/>
                <w:sz w:val="14"/>
                <w:szCs w:val="14"/>
              </w:rPr>
              <w:t>978-88-</w:t>
            </w:r>
            <w:r w:rsidRPr="00EF06D9">
              <w:rPr>
                <w:rFonts w:ascii="Tahoma" w:hAnsi="Tahoma" w:cs="Tahoma"/>
                <w:sz w:val="14"/>
                <w:szCs w:val="14"/>
              </w:rPr>
              <w:t>95608-8</w:t>
            </w:r>
            <w:r>
              <w:rPr>
                <w:rFonts w:ascii="Tahoma" w:hAnsi="Tahoma" w:cs="Tahoma"/>
                <w:sz w:val="14"/>
                <w:szCs w:val="14"/>
              </w:rPr>
              <w:t>0</w:t>
            </w:r>
            <w:r w:rsidRPr="00EF06D9">
              <w:rPr>
                <w:rFonts w:ascii="Tahoma" w:hAnsi="Tahoma" w:cs="Tahoma"/>
                <w:sz w:val="14"/>
                <w:szCs w:val="14"/>
              </w:rPr>
              <w:t>-</w:t>
            </w:r>
            <w:r>
              <w:rPr>
                <w:rFonts w:ascii="Tahoma" w:hAnsi="Tahoma" w:cs="Tahoma"/>
                <w:sz w:val="14"/>
                <w:szCs w:val="14"/>
              </w:rPr>
              <w:t>8</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10DAA130" w14:textId="77777777" w:rsidR="000A03B2" w:rsidRPr="00B57B36" w:rsidRDefault="000A03B2" w:rsidP="008D1B3A">
      <w:pPr>
        <w:pStyle w:val="CETAuthors"/>
        <w:sectPr w:rsidR="000A03B2" w:rsidRPr="00B57B36" w:rsidSect="008B32D8">
          <w:type w:val="continuous"/>
          <w:pgSz w:w="11906" w:h="16838" w:code="9"/>
          <w:pgMar w:top="1701" w:right="1418" w:bottom="1701" w:left="1701" w:header="1701" w:footer="0" w:gutter="0"/>
          <w:cols w:space="708"/>
          <w:titlePg/>
          <w:docGrid w:linePitch="360"/>
        </w:sectPr>
      </w:pPr>
    </w:p>
    <w:p w14:paraId="2E667253" w14:textId="09BAB723" w:rsidR="00E978D0" w:rsidRPr="008D1B3A" w:rsidRDefault="00F47BF7" w:rsidP="008D1B3A">
      <w:pPr>
        <w:pStyle w:val="CETTitle"/>
      </w:pPr>
      <w:r w:rsidRPr="008D1B3A">
        <w:lastRenderedPageBreak/>
        <w:t>Recursive Operability Analysis as A Tool for Risk Assessment in Plants Managing Metal Dusts</w:t>
      </w:r>
    </w:p>
    <w:p w14:paraId="6501EEC6" w14:textId="047750DE" w:rsidR="00123C5F" w:rsidRPr="007300FC" w:rsidRDefault="006C45AA" w:rsidP="008D1B3A">
      <w:pPr>
        <w:pStyle w:val="CETAuthors"/>
        <w:rPr>
          <w:lang w:val="it-IT"/>
        </w:rPr>
      </w:pPr>
      <w:r>
        <w:rPr>
          <w:lang w:val="it-IT"/>
        </w:rPr>
        <w:t>Marco Barozzi</w:t>
      </w:r>
      <w:r w:rsidR="00123C5F" w:rsidRPr="007300FC">
        <w:rPr>
          <w:vertAlign w:val="superscript"/>
          <w:lang w:val="it-IT"/>
        </w:rPr>
        <w:t>a</w:t>
      </w:r>
      <w:r w:rsidR="00123C5F" w:rsidRPr="007300FC">
        <w:rPr>
          <w:lang w:val="it-IT"/>
        </w:rPr>
        <w:t xml:space="preserve">, </w:t>
      </w:r>
      <w:r>
        <w:rPr>
          <w:lang w:val="it-IT"/>
        </w:rPr>
        <w:t>Martina S</w:t>
      </w:r>
      <w:r w:rsidR="00123C5F" w:rsidRPr="007300FC">
        <w:rPr>
          <w:lang w:val="it-IT"/>
        </w:rPr>
        <w:t>.</w:t>
      </w:r>
      <w:r>
        <w:rPr>
          <w:lang w:val="it-IT"/>
        </w:rPr>
        <w:t xml:space="preserve"> Scotton</w:t>
      </w:r>
      <w:r w:rsidR="00123C5F" w:rsidRPr="007300FC">
        <w:rPr>
          <w:vertAlign w:val="superscript"/>
          <w:lang w:val="it-IT"/>
        </w:rPr>
        <w:t>a</w:t>
      </w:r>
      <w:r w:rsidR="00123C5F" w:rsidRPr="007300FC">
        <w:rPr>
          <w:lang w:val="it-IT"/>
        </w:rPr>
        <w:t xml:space="preserve">, </w:t>
      </w:r>
      <w:r>
        <w:rPr>
          <w:lang w:val="it-IT"/>
        </w:rPr>
        <w:t>Marco Derudi</w:t>
      </w:r>
      <w:r w:rsidR="00123C5F" w:rsidRPr="007300FC">
        <w:rPr>
          <w:vertAlign w:val="superscript"/>
          <w:lang w:val="it-IT"/>
        </w:rPr>
        <w:t xml:space="preserve"> b</w:t>
      </w:r>
      <w:r w:rsidR="00627EBF" w:rsidRPr="007300FC">
        <w:rPr>
          <w:lang w:val="it-IT"/>
        </w:rPr>
        <w:t xml:space="preserve">, </w:t>
      </w:r>
      <w:r>
        <w:rPr>
          <w:lang w:val="it-IT"/>
        </w:rPr>
        <w:t>Sabrina Copelli</w:t>
      </w:r>
      <w:r w:rsidR="00627EBF" w:rsidRPr="007300FC">
        <w:rPr>
          <w:lang w:val="it-IT"/>
        </w:rPr>
        <w:t>*</w:t>
      </w:r>
      <w:r w:rsidR="00627EBF" w:rsidRPr="007300FC">
        <w:rPr>
          <w:vertAlign w:val="superscript"/>
          <w:lang w:val="it-IT"/>
        </w:rPr>
        <w:t>a</w:t>
      </w:r>
    </w:p>
    <w:p w14:paraId="16321878" w14:textId="51862EED" w:rsidR="00123C5F" w:rsidRPr="008D1B3A" w:rsidRDefault="00123C5F" w:rsidP="008D1B3A">
      <w:pPr>
        <w:pStyle w:val="CETAddress"/>
        <w:spacing w:line="264" w:lineRule="auto"/>
      </w:pPr>
      <w:r w:rsidRPr="008D1B3A">
        <w:rPr>
          <w:vertAlign w:val="superscript"/>
        </w:rPr>
        <w:t xml:space="preserve">a </w:t>
      </w:r>
      <w:r w:rsidRPr="008D1B3A">
        <w:t>Università degli Studi dell'Insubria, Dept. of Science and High Technology, Varese, Italy</w:t>
      </w:r>
    </w:p>
    <w:p w14:paraId="1AE174B6" w14:textId="1D133224" w:rsidR="00123C5F" w:rsidRPr="008D1B3A" w:rsidRDefault="00123C5F" w:rsidP="008D1B3A">
      <w:pPr>
        <w:pStyle w:val="CETAddress"/>
        <w:spacing w:line="264" w:lineRule="auto"/>
      </w:pPr>
      <w:r w:rsidRPr="008D1B3A">
        <w:rPr>
          <w:vertAlign w:val="superscript"/>
        </w:rPr>
        <w:t>b</w:t>
      </w:r>
      <w:r w:rsidR="008D1B3A">
        <w:t xml:space="preserve"> </w:t>
      </w:r>
      <w:r w:rsidRPr="008D1B3A">
        <w:t>Politecnico di Milano, Dept. of Chemistry, Materials and Chemical Engineering "G. Natta", Milano, Italy</w:t>
      </w:r>
    </w:p>
    <w:p w14:paraId="564717AC" w14:textId="77777777" w:rsidR="00123C5F" w:rsidRPr="007300FC" w:rsidRDefault="00123C5F" w:rsidP="008D1B3A">
      <w:pPr>
        <w:pStyle w:val="CETemail"/>
        <w:spacing w:line="264" w:lineRule="auto"/>
        <w:rPr>
          <w:lang w:val="en-US"/>
        </w:rPr>
      </w:pPr>
      <w:r w:rsidRPr="007300FC">
        <w:rPr>
          <w:lang w:val="en-US"/>
        </w:rPr>
        <w:t>sabrina.copelli@uninsubria.it</w:t>
      </w:r>
    </w:p>
    <w:p w14:paraId="04B319EE" w14:textId="7689BD6F" w:rsidR="00600535" w:rsidRPr="007300FC" w:rsidRDefault="00123C5F" w:rsidP="008D1B3A">
      <w:pPr>
        <w:pStyle w:val="CETBodytext"/>
      </w:pPr>
      <w:bookmarkStart w:id="0" w:name="_Hlk495475023"/>
      <w:r w:rsidRPr="007300FC">
        <w:t xml:space="preserve">In industrial processes, it is not uncommon to </w:t>
      </w:r>
      <w:r w:rsidR="002578AB" w:rsidRPr="007300FC">
        <w:t>replace</w:t>
      </w:r>
      <w:r w:rsidRPr="007300FC">
        <w:t xml:space="preserve"> </w:t>
      </w:r>
      <w:r w:rsidR="002578AB" w:rsidRPr="007300FC">
        <w:t>regular</w:t>
      </w:r>
      <w:r w:rsidRPr="007300FC">
        <w:t xml:space="preserve"> proc</w:t>
      </w:r>
      <w:r w:rsidR="002578AB" w:rsidRPr="007300FC">
        <w:t>esses and procedures with temporary ones, due</w:t>
      </w:r>
      <w:r w:rsidRPr="007300FC">
        <w:t xml:space="preserve"> to </w:t>
      </w:r>
      <w:r w:rsidR="002578AB" w:rsidRPr="007300FC">
        <w:t xml:space="preserve">factors such as </w:t>
      </w:r>
      <w:r w:rsidRPr="007300FC">
        <w:t>maintenance operations, breakdown of equipment</w:t>
      </w:r>
      <w:r w:rsidR="002578AB" w:rsidRPr="007300FC">
        <w:t xml:space="preserve"> or machines</w:t>
      </w:r>
      <w:r w:rsidRPr="007300FC">
        <w:t xml:space="preserve">. </w:t>
      </w:r>
      <w:r w:rsidR="00627EBF" w:rsidRPr="007300FC">
        <w:t xml:space="preserve">All risks </w:t>
      </w:r>
      <w:r w:rsidRPr="007300FC">
        <w:t>associated with the</w:t>
      </w:r>
      <w:r w:rsidR="00627EBF" w:rsidRPr="007300FC">
        <w:t xml:space="preserve"> implementation of these temporary </w:t>
      </w:r>
      <w:r w:rsidRPr="007300FC">
        <w:t xml:space="preserve">procedures are not analyzed, because they are applied </w:t>
      </w:r>
      <w:r w:rsidR="00627EBF" w:rsidRPr="007300FC">
        <w:t xml:space="preserve">usually </w:t>
      </w:r>
      <w:r w:rsidRPr="007300FC">
        <w:t>for short periods. Nevertheless, th</w:t>
      </w:r>
      <w:r w:rsidR="002578AB" w:rsidRPr="007300FC">
        <w:t xml:space="preserve">e lack of proper attention levels towards </w:t>
      </w:r>
      <w:r w:rsidR="00627EBF" w:rsidRPr="007300FC">
        <w:t xml:space="preserve">the introduction of </w:t>
      </w:r>
      <w:r w:rsidR="002578AB" w:rsidRPr="007300FC">
        <w:t xml:space="preserve">such </w:t>
      </w:r>
      <w:r w:rsidR="00627EBF" w:rsidRPr="007300FC">
        <w:t xml:space="preserve">modified procedures </w:t>
      </w:r>
      <w:r w:rsidRPr="007300FC">
        <w:t xml:space="preserve">can lead to unfortunate and unpredictable accidents. </w:t>
      </w:r>
      <w:r w:rsidR="002578AB" w:rsidRPr="007300FC">
        <w:t xml:space="preserve">In order to update </w:t>
      </w:r>
      <w:r w:rsidR="00627EBF" w:rsidRPr="007300FC">
        <w:t xml:space="preserve">the </w:t>
      </w:r>
      <w:r w:rsidR="002578AB" w:rsidRPr="007300FC">
        <w:t xml:space="preserve">risk assessment </w:t>
      </w:r>
      <w:r w:rsidR="00627EBF" w:rsidRPr="007300FC">
        <w:t xml:space="preserve">document </w:t>
      </w:r>
      <w:r w:rsidR="002578AB" w:rsidRPr="007300FC">
        <w:t xml:space="preserve">properly, fast and effective methods are </w:t>
      </w:r>
      <w:r w:rsidR="00627EBF" w:rsidRPr="007300FC">
        <w:t xml:space="preserve">needed but </w:t>
      </w:r>
      <w:r w:rsidR="002578AB" w:rsidRPr="007300FC">
        <w:t>widely acknowledged</w:t>
      </w:r>
      <w:r w:rsidR="00627EBF" w:rsidRPr="007300FC">
        <w:t xml:space="preserve"> methods are not currently available</w:t>
      </w:r>
      <w:r w:rsidR="002578AB" w:rsidRPr="007300FC">
        <w:t xml:space="preserve">. In this work we propose the Recursive Operability Analysis – Cause Consequence Diagrams as a fast and efficient tool to include </w:t>
      </w:r>
      <w:r w:rsidR="00627EBF" w:rsidRPr="007300FC">
        <w:t>temporary and/or</w:t>
      </w:r>
      <w:r w:rsidR="002578AB" w:rsidRPr="007300FC">
        <w:t xml:space="preserve"> special procedures </w:t>
      </w:r>
      <w:r w:rsidR="00627EBF" w:rsidRPr="007300FC">
        <w:t>in an already developed</w:t>
      </w:r>
      <w:r w:rsidR="002578AB" w:rsidRPr="007300FC">
        <w:t xml:space="preserve"> risk analyses.</w:t>
      </w:r>
      <w:r w:rsidRPr="007300FC">
        <w:t xml:space="preserve"> </w:t>
      </w:r>
      <w:r w:rsidR="002578AB" w:rsidRPr="007300FC">
        <w:t>The model was applied to t</w:t>
      </w:r>
      <w:r w:rsidRPr="007300FC">
        <w:t>he Zhong Rong Metal Products Co</w:t>
      </w:r>
      <w:r w:rsidR="002578AB" w:rsidRPr="007300FC">
        <w:t xml:space="preserve"> case</w:t>
      </w:r>
      <w:r w:rsidR="00627EBF" w:rsidRPr="007300FC">
        <w:t xml:space="preserve"> study</w:t>
      </w:r>
      <w:r w:rsidR="002578AB" w:rsidRPr="007300FC">
        <w:t xml:space="preserve">, </w:t>
      </w:r>
      <w:r w:rsidRPr="007300FC">
        <w:t>which witnessed a severe explosion of</w:t>
      </w:r>
      <w:r w:rsidR="00627EBF" w:rsidRPr="007300FC">
        <w:t xml:space="preserve"> an</w:t>
      </w:r>
      <w:r w:rsidRPr="007300FC">
        <w:t xml:space="preserve"> </w:t>
      </w:r>
      <w:r w:rsidR="006C45AA" w:rsidRPr="007300FC">
        <w:t>aluminum</w:t>
      </w:r>
      <w:r w:rsidRPr="007300FC">
        <w:t>-alloy dust. The accident was</w:t>
      </w:r>
      <w:r w:rsidR="002578AB" w:rsidRPr="007300FC">
        <w:t xml:space="preserve"> mainly</w:t>
      </w:r>
      <w:r w:rsidRPr="007300FC">
        <w:t xml:space="preserve"> due to the implementation of a manual procedure to perform the cleaning of the bag filters present in the plant, subsequent to the breakdown of an electric motor.</w:t>
      </w:r>
      <w:r w:rsidR="002578AB" w:rsidRPr="007300FC">
        <w:t xml:space="preserve"> Results show that the update of </w:t>
      </w:r>
      <w:r w:rsidR="000F1B6D" w:rsidRPr="007300FC">
        <w:t>the</w:t>
      </w:r>
      <w:r w:rsidR="002578AB" w:rsidRPr="007300FC">
        <w:t xml:space="preserve"> risk analysis can be performed in a fast and efficient way.</w:t>
      </w:r>
    </w:p>
    <w:bookmarkEnd w:id="0"/>
    <w:p w14:paraId="476B2F2E" w14:textId="77777777" w:rsidR="00600535" w:rsidRPr="007300FC" w:rsidRDefault="00600535" w:rsidP="008D1B3A">
      <w:pPr>
        <w:pStyle w:val="CETHeading1"/>
        <w:spacing w:line="264" w:lineRule="auto"/>
      </w:pPr>
      <w:r w:rsidRPr="007300FC">
        <w:t>Introduction</w:t>
      </w:r>
    </w:p>
    <w:p w14:paraId="06217169" w14:textId="5FE0E31D" w:rsidR="003D0133" w:rsidRPr="007300FC" w:rsidRDefault="008C25AE" w:rsidP="008D1B3A">
      <w:pPr>
        <w:pStyle w:val="CETBodytext"/>
      </w:pPr>
      <w:r w:rsidRPr="007300FC">
        <w:t xml:space="preserve">An adequate safety level in the process industry can be reached </w:t>
      </w:r>
      <w:r w:rsidR="005648F9" w:rsidRPr="007300FC">
        <w:t xml:space="preserve">only </w:t>
      </w:r>
      <w:r w:rsidRPr="007300FC">
        <w:t xml:space="preserve">by knowing in detail the characteristics of all the processes and procedures involved. In this sense, Quantitative Risk Analysis (QRA) proved and </w:t>
      </w:r>
      <w:r w:rsidR="005648F9" w:rsidRPr="007300FC">
        <w:t xml:space="preserve">it </w:t>
      </w:r>
      <w:r w:rsidRPr="007300FC">
        <w:t xml:space="preserve">is still proving </w:t>
      </w:r>
      <w:r w:rsidR="005648F9" w:rsidRPr="007300FC">
        <w:t xml:space="preserve">to be </w:t>
      </w:r>
      <w:r w:rsidRPr="007300FC">
        <w:t>an effective tool to perform a proper risk assessment</w:t>
      </w:r>
      <w:r w:rsidR="00E35CF7" w:rsidRPr="007300FC">
        <w:t xml:space="preserve"> </w:t>
      </w:r>
      <w:r w:rsidR="00E35CF7" w:rsidRPr="007300FC">
        <w:fldChar w:fldCharType="begin"/>
      </w:r>
      <w:r w:rsidR="00E35CF7" w:rsidRPr="007300FC">
        <w:instrText xml:space="preserve"> ADDIN ZOTERO_ITEM CSL_CITATION {"citationID":"WAQfaH2c","properties":{"formattedCitation":"(Casal, 2018; Khan et al., 2015; Marhavilas et al., 2011)","plainCitation":"(Casal, 2018; Khan et al., 2015; Marhavilas et al., 2011)","noteIndex":0},"citationItems":[{"id":44,"uris":["http://zotero.org/users/local/srvgdN1j/items/TSIPB2Q5"],"uri":["http://zotero.org/users/local/srvgdN1j/items/TSIPB2Q5"],"itemData":{"id":44,"type":"chapter","abstract":"The main steps of quantitative risk analysis (QRA) are presented. The concepts of individual and societal risks are introduced through several examples. Risk mapping is analyzed, as well as the procedure to obtain individual risk contours and societal risk for a given case. A real case is fully developed. Finally, some criteria often applied in QRA are given.","container-title":"Evaluation of the Effects and Consequences of Major Accidents in Industrial Plants (Second Edition)","ISBN":"978-0-444-63883-0","note":"DOI: 10.1016/B978-0-444-63883-0.00011-3","page":"439-481","publisher":"Elsevier","title":"Chapter 11 - Quantitative Risk Analysis","URL":"http://www.sciencedirect.com/science/article/pii/B9780444638830000113","author":[{"family":"Casal","given":"Joaquim"}],"editor":[{"family":"Casal","given":"Joaquim"}],"issued":{"date-parts":[["2018",1,1]]}}},{"id":111,"uris":["http://zotero.org/users/local/srvgdN1j/items/M472SGWH"],"uri":["http://zotero.org/users/local/srvgdN1j/items/M472SGWH"],"itemData":{"id":111,"type":"article-journal","abstract":"The paper reviews past progress in the development of methods and models for process safety and risk management and highlights the present research trends; also it outlines the opinions of the authors regarding the future research direction in the field. Based on the open literature published in the leading journals in the field of safety, risk and reliability, the review covers the evolution of the methods and models developed for process safety and risk management. The methods and models are categorized as qualitative, semi-quantitative, quantitative and hybrid. The progress in the last few decades is discussed in the context of the past. Developments in the current decade formulate the basis of the present trends; future directions for research in these fields are also outlined. The aim of the article is to provide a historical development in this field with respect to the driving forces behind the development. It is expected that it will help researchers and industrial practitioners to gain a better understanding of the existing concepts. At the same time the aim is to provide direction to bridge the existing gaps through research and developments.","container-title":"Process Safety and Environmental Protection","DOI":"10.1016/j.psep.2015.07.005","ISSN":"0957-5820","journalAbbreviation":"Process Safety and Environmental Protection","language":"en","page":"116-147","source":"ScienceDirect","title":"Methods and models in process safety and risk management: Past, present and future","title-short":"Methods and models in process safety and risk management","volume":"98","author":[{"family":"Khan","given":"Faisal"},{"family":"Rathnayaka","given":"Samith"},{"family":"Ahmed","given":"Salim"}],"issued":{"date-parts":[["2015",11,1]]}}},{"id":109,"uris":["http://zotero.org/users/local/srvgdN1j/items/D5U767WG"],"uri":["http://zotero.org/users/local/srvgdN1j/items/D5U767WG"],"itemData":{"id":109,"type":"article-journal","abstract":"The objective of this work is to determine and study, analyze and elaborate, classify and categorize the main risk analysis and risk-assessment methods and techniques by reviewing the scientific literature. The paper consists of two parts: a) the investigation, presentation and elaboration of the main risk-assessment methodologies and b) the statistical analysis, classification, and comparative study of the corresponding scientific papers published by six representative scientific journals of Elsevier B.V. covering the decade 2000–2009. The scientific literature reviewing showed that the risk analysis and assessment techniques are classified into three main categories: (a) the qualitative, (b) the quantitative, and (c) the hybrid techniques (qualitative–quantitative, semi-quantitative). The qualitative techniques are based both on analytical estimation processes, and on the safety managers–engineers ability. According to quantitative techniques, the risk can be considered as a quantity, which can be estimated and expressed by a mathematical relation, under the help of real accidents’ data recorded in a work site. The hybrid techniques, present a great complexity due to their ad hoc character that prevents a wide spreading. The statistical analysis shows that the quantitative methods present the highest relative frequency (65.63%) while the qualitative a lower one (27.68%). Furthermore the hybrid methods remain constantly at a very low level (6.70%) during the entire processing period.","container-title":"Journal of Loss Prevention in the Process Industries","DOI":"10.1016/j.jlp.2011.03.004","ISSN":"0950-4230","issue":"5","journalAbbreviation":"Journal of Loss Prevention in the Process Industries","language":"en","page":"477-523","source":"ScienceDirect","title":"Risk analysis and assessment methodologies in the work sites: On a review, classification and comparative study of the scientific literature of the period 2000–2009","title-short":"Risk analysis and assessment methodologies in the work sites","volume":"24","author":[{"family":"Marhavilas","given":"P. K."},{"family":"Koulouriotis","given":"D."},{"family":"Gemeni","given":"V."}],"issued":{"date-parts":[["2011",9,1]]}}}],"schema":"https://github.com/citation-style-language/schema/raw/master/csl-citation.json"} </w:instrText>
      </w:r>
      <w:r w:rsidR="00E35CF7" w:rsidRPr="007300FC">
        <w:fldChar w:fldCharType="separate"/>
      </w:r>
      <w:r w:rsidR="00E35CF7" w:rsidRPr="000A035B">
        <w:rPr>
          <w:rFonts w:cs="Arial"/>
        </w:rPr>
        <w:t>(Casal, 2018; Khan et al., 2015; Marhavilas et al., 2011)</w:t>
      </w:r>
      <w:r w:rsidR="00E35CF7" w:rsidRPr="007300FC">
        <w:fldChar w:fldCharType="end"/>
      </w:r>
      <w:r w:rsidRPr="007300FC">
        <w:t>.</w:t>
      </w:r>
      <w:r w:rsidR="008D1B3A">
        <w:t xml:space="preserve"> </w:t>
      </w:r>
      <w:r w:rsidRPr="007300FC">
        <w:t>In a real plant, it is possible that, due to extraordinary maintenance or faulty equipment, a regular procedure is replaced by a different one, usually more human operators intensive, in order to fulfil the requirements of the production line.</w:t>
      </w:r>
      <w:r w:rsidR="001313CC" w:rsidRPr="007300FC">
        <w:t xml:space="preserve"> </w:t>
      </w:r>
      <w:r w:rsidR="003D0133" w:rsidRPr="007300FC">
        <w:t xml:space="preserve">Also, risk analyses are not always updated accordingly to these changes. </w:t>
      </w:r>
      <w:r w:rsidR="001313CC" w:rsidRPr="007300FC">
        <w:t xml:space="preserve">This fact is scarcely analyzed in the current literature. A lot of indirect references to this issue can be found instead. </w:t>
      </w:r>
      <w:r w:rsidRPr="007300FC">
        <w:t>Barton and Nolan already indirectly hinted the effect of sudden new, uninvestigated procedures with their work</w:t>
      </w:r>
      <w:r w:rsidR="00CC557F">
        <w:t xml:space="preserve"> </w:t>
      </w:r>
      <w:r w:rsidR="00CC557F">
        <w:fldChar w:fldCharType="begin"/>
      </w:r>
      <w:r w:rsidR="00CC557F">
        <w:instrText xml:space="preserve"> ADDIN ZOTERO_ITEM CSL_CITATION {"citationID":"HWRudzYs","properties":{"formattedCitation":"(Nolan and Barton, 1987)","plainCitation":"(Nolan and Barton, 1987)","noteIndex":0},"citationItems":[{"id":64,"uris":["http://zotero.org/users/local/srvgdN1j/items/7D87IJMB"],"uri":["http://zotero.org/users/local/srvgdN1j/items/7D87IJMB"],"itemData":{"id":64,"type":"article-journal","abstract":"An analysis is presented of 142 industrial incidents in batch reactors involving thermal-runaway chemical reactions of the type A + B → products (incidents involving thermal stability problems with single components are not included) occurring in the UK during the period 1962–1984 and brought to the attention of the Health and Safety Executive. The purpose was to seek for any apparent trends with a view to drawing general lessons from previous mistakes. The underlying problems which led to overheating and eventual runaway have been classified under the headings process chemistry and plant design and operation; a number of contributing factors have been identified under each. Injuries are briefly discussed.","container-title":"Journal of Hazardous Materials","DOI":"10.1016/0304-3894(87)87015-2","ISSN":"0304-3894","issue":"2","journalAbbreviation":"Journal of Hazardous Materials","language":"en","page":"233-239","source":"ScienceDirect","title":"Some lessons from thermal-runaway incidents","volume":"14","author":[{"family":"Nolan","given":"Philip F."},{"family":"Barton","given":"John A."}],"issued":{"date-parts":[["1987",1,1]]}}}],"schema":"https://github.com/citation-style-language/schema/raw/master/csl-citation.json"} </w:instrText>
      </w:r>
      <w:r w:rsidR="00CC557F">
        <w:fldChar w:fldCharType="separate"/>
      </w:r>
      <w:r w:rsidR="00CC557F" w:rsidRPr="00CC557F">
        <w:rPr>
          <w:rFonts w:cs="Arial"/>
        </w:rPr>
        <w:t>(Nolan and Barton, 1987)</w:t>
      </w:r>
      <w:r w:rsidR="00CC557F">
        <w:fldChar w:fldCharType="end"/>
      </w:r>
      <w:r w:rsidRPr="007300FC">
        <w:t xml:space="preserve">. </w:t>
      </w:r>
      <w:r w:rsidR="001313CC" w:rsidRPr="007300FC">
        <w:t>M</w:t>
      </w:r>
      <w:r w:rsidRPr="007300FC">
        <w:t>ore recent industrial accidents provided unfortunate evidence about this topic: this is the case of the Imperial Sugar refinery dust explosion (2008)</w:t>
      </w:r>
      <w:r w:rsidR="00C5457C" w:rsidRPr="007300FC">
        <w:t xml:space="preserve"> </w:t>
      </w:r>
      <w:r w:rsidR="006F2EDC" w:rsidRPr="007300FC">
        <w:fldChar w:fldCharType="begin"/>
      </w:r>
      <w:r w:rsidR="00C5457C" w:rsidRPr="007300FC">
        <w:instrText xml:space="preserve"> ADDIN ZOTERO_ITEM CSL_CITATION {"citationID":"tfhZ8AFh","properties":{"formattedCitation":"(Chemical Safety Board, 2009)","plainCitation":"(Chemical Safety Board, 2009)","noteIndex":0},"citationItems":[{"id":62,"uris":["http://zotero.org/users/local/srvgdN1j/items/ZUV773IC"],"uri":["http://zotero.org/users/local/srvgdN1j/items/ZUV773IC"],"itemData":{"id":62,"type":"article","title":"Imperial Sugar Company Dust Explosion and Fire","URL":"https://www.csb.gov/imperial-sugar-company-dust-explosion-and-fire/","author":[{"literal":"Chemical Safety Board"}],"accessed":{"date-parts":[["2019",12,22]]},"issued":{"date-parts":[["2009"]]}}}],"schema":"https://github.com/citation-style-language/schema/raw/master/csl-citation.json"} </w:instrText>
      </w:r>
      <w:r w:rsidR="006F2EDC" w:rsidRPr="007300FC">
        <w:fldChar w:fldCharType="separate"/>
      </w:r>
      <w:r w:rsidR="00C5457C" w:rsidRPr="000A035B">
        <w:rPr>
          <w:rFonts w:cs="Arial"/>
        </w:rPr>
        <w:t>(Chemical Safety Board, 2009)</w:t>
      </w:r>
      <w:r w:rsidR="006F2EDC" w:rsidRPr="007300FC">
        <w:fldChar w:fldCharType="end"/>
      </w:r>
      <w:r w:rsidRPr="007300FC">
        <w:t>, the Seveso (1976)</w:t>
      </w:r>
      <w:r w:rsidR="001313CC" w:rsidRPr="007300FC">
        <w:t xml:space="preserve"> </w:t>
      </w:r>
      <w:r w:rsidR="006F2EDC" w:rsidRPr="007300FC">
        <w:fldChar w:fldCharType="begin"/>
      </w:r>
      <w:r w:rsidR="006F2EDC" w:rsidRPr="007300FC">
        <w:instrText xml:space="preserve"> ADDIN ZOTERO_ITEM CSL_CITATION {"citationID":"7t5aCNMh","properties":{"formattedCitation":"(Lees, 2005)","plainCitation":"(Lees, 2005)","noteIndex":0},"citationItems":[{"id":38,"uris":["http://zotero.org/users/local/srvgdN1j/items/U6EHS3WC"],"uri":["http://zotero.org/users/local/srvgdN1j/items/U6EHS3WC"],"itemData":{"id":38,"type":"book","abstract":"Over the last three decades the process industries have grown very rapidly, with corresponding increases in the quantities of hazardous materials in process, storage or transport. Plants have become larger and are often situated in or close to densely populated areas. Increased hazard of loss of life or property is continually highlighted with incidents such as Flixborough, Bhopal, Chernobyl, Three Mile Island, the Phillips 66 incident, and Piper Alpha to name but a few. The field of Loss Prevention is, and continues to, be of supreme importance to countless companies, municipalities and governments around the world, because of the trend for processing plants to become larger and often be situated in or close to densely populated areas, thus increasing the hazard of loss of life or property. This book is a detailed guidebook to defending against these, and many other, hazards. It could without exaggeration be referred to as the \"bible\" for the process industries. This is THE standard reference work for chemical and process engineering safety professionals. For years, it has been the most complete collection of information on the theory, practice, design elements, equipment, regulations and laws covering the field of process safety. An entire library of alternative books (and cross-referencing systems) would be needed to replace or improve upon it, but everything of importance to safety professionals, engineers and managers can be found in this all-encompassing reference instead. Frank Lees' world renowned work has been fully revised and expanded by a team of leading chemical and process engineers working under the guidance of one of the world’s chief experts in this field. Sam Mannan is professor of chemical engineering at Texas A&amp;M University, and heads the Mary Kay O’Connor Process Safety Center at Texas A&amp;M. He received his MS and Ph.D. in chemical engineering from the University of Oklahoma, and joined the chemical engineering department at Texas A&amp;M University as a professor in 1997. He has over 20 years of experience as an engineer, working both in industry and academia. New detail is added to chapters on fire safety, engineering, explosion hazards, analysis and suppression, and new appendices feature more recent disasters. The many thousands of references have been updated along with standards and codes of practice issued by authorities in the US, UK/Europe and internationally. In addition to all this, more regulatory relevance and case studies have been included in this edition. Written in a clear and concise style, Loss Prevention in the Process Industries covers traditional areas of personal safety as well as the more technological aspects and thus provides balanced and in-depth coverage of the whole field of safety and loss prevention.* A must-have standard reference for chemical and process engineering safety professionals* The most complete collection of information on the theory, practice, design elements, equipment and laws that pertain to process safety* Only single work to provide everything; principles, practice, codes, standards, data and references needed by those practicing in the field","ISBN":"978-0-08-048933-9","language":"en","note":"Google-Books-ID: hUJl_m7lGRQC","number-of-pages":"3708","publisher":"Elsevier","source":"Google Books","title":"Lees' Loss Prevention in the Process Industries: Hazard Identification, Assessment and Control","title-short":"Lees' Loss Prevention in the Process Industries","author":[{"family":"Lees","given":"Frank"}],"issued":{"date-parts":[["2005",1,25]]}}}],"schema":"https://github.com/citation-style-language/schema/raw/master/csl-citation.json"} </w:instrText>
      </w:r>
      <w:r w:rsidR="006F2EDC" w:rsidRPr="007300FC">
        <w:fldChar w:fldCharType="separate"/>
      </w:r>
      <w:r w:rsidR="006F2EDC" w:rsidRPr="000A035B">
        <w:rPr>
          <w:rFonts w:cs="Arial"/>
        </w:rPr>
        <w:t>(Lees, 2005)</w:t>
      </w:r>
      <w:r w:rsidR="006F2EDC" w:rsidRPr="007300FC">
        <w:fldChar w:fldCharType="end"/>
      </w:r>
      <w:r w:rsidR="006F2EDC" w:rsidRPr="007300FC">
        <w:t xml:space="preserve"> </w:t>
      </w:r>
      <w:r w:rsidRPr="007300FC">
        <w:t xml:space="preserve">and the </w:t>
      </w:r>
      <w:proofErr w:type="spellStart"/>
      <w:r w:rsidRPr="007300FC">
        <w:t>Synthron</w:t>
      </w:r>
      <w:proofErr w:type="spellEnd"/>
      <w:r w:rsidRPr="007300FC">
        <w:t xml:space="preserve"> Chemical accident (2006)</w:t>
      </w:r>
      <w:r w:rsidR="006F2EDC" w:rsidRPr="007300FC">
        <w:t xml:space="preserve"> </w:t>
      </w:r>
      <w:r w:rsidR="006F2EDC" w:rsidRPr="007300FC">
        <w:fldChar w:fldCharType="begin"/>
      </w:r>
      <w:r w:rsidR="00C5457C" w:rsidRPr="007300FC">
        <w:instrText xml:space="preserve"> ADDIN ZOTERO_ITEM CSL_CITATION {"citationID":"9vYktQqC","properties":{"formattedCitation":"(Chemical Safety Board, 2007)","plainCitation":"(Chemical Safety Board, 2007)","noteIndex":0},"citationItems":[{"id":59,"uris":["http://zotero.org/users/local/srvgdN1j/items/MSBZ7SZX"],"uri":["http://zotero.org/users/local/srvgdN1j/items/MSBZ7SZX"],"itemData":{"id":59,"type":"article","title":"Synthron Chemical Explosion","URL":"https://www.csb.gov/synthron-chemical-explosion/","author":[{"literal":"Chemical Safety Board"}],"accessed":{"date-parts":[["2019",12,22]]},"issued":{"date-parts":[["2007"]]}}}],"schema":"https://github.com/citation-style-language/schema/raw/master/csl-citation.json"} </w:instrText>
      </w:r>
      <w:r w:rsidR="006F2EDC" w:rsidRPr="007300FC">
        <w:fldChar w:fldCharType="separate"/>
      </w:r>
      <w:r w:rsidR="00C5457C" w:rsidRPr="000A035B">
        <w:rPr>
          <w:rFonts w:cs="Arial"/>
        </w:rPr>
        <w:t>(Chemical Safety Board, 2007)</w:t>
      </w:r>
      <w:r w:rsidR="006F2EDC" w:rsidRPr="007300FC">
        <w:fldChar w:fldCharType="end"/>
      </w:r>
      <w:r w:rsidRPr="007300FC">
        <w:t xml:space="preserve"> and the more recent</w:t>
      </w:r>
      <w:r w:rsidR="003D0133" w:rsidRPr="007300FC">
        <w:t xml:space="preserve"> explosion at the</w:t>
      </w:r>
      <w:r w:rsidRPr="007300FC">
        <w:t xml:space="preserve"> Zhong Rong Metal Products Co (2014)</w:t>
      </w:r>
      <w:r w:rsidR="00CC3159">
        <w:t xml:space="preserve"> </w:t>
      </w:r>
      <w:r w:rsidR="006F2EDC" w:rsidRPr="007300FC">
        <w:fldChar w:fldCharType="begin"/>
      </w:r>
      <w:r w:rsidR="006F2EDC" w:rsidRPr="007300FC">
        <w:instrText xml:space="preserve"> ADDIN ZOTERO_ITEM CSL_CITATION {"citationID":"aC0bAyuP","properties":{"formattedCitation":"(Li et al., 2016)","plainCitation":"(Li et al., 2016)","noteIndex":0},"citationItems":[{"id":34,"uris":["http://zotero.org/users/local/srvgdN1j/items/LUR7F5KX"],"uri":["http://zotero.org/users/local/srvgdN1j/items/LUR7F5KX"],"itemData":{"id":34,"type":"article-journal","abstract":"On August 2, 2014 a catastrophic dust explosion occurred in a large industrial plant for polishing various aluminium-alloy parts in Kunshan, China. The explosion occurred during manual polishing of the surfaces of aluminium-alloy wheel hubs for the car industry. 75 people lost their lives immediately and another 185 were injured. Subsequently, 71 of the seriously injured also died, which increased the total loss of lives to 146. The direct economic loss of was 351 million yuan. This is probably one of the most serious dust explosion catastrophes known apart from some very major coal dust explosion disasters in coal mines. Based on measurements of explosion parameters of dust samples collected on the explosion site and on-site investigations and interviews, it was concluded that a series of consecutive explosions was initiated in one of the external dust filters. Then it propagated into the main building via the dust extraction ducting and further onto the second floor. At the same time the propagating in-house dust flame was sucked into the ducts leading to seven other external dust filters, which also exploded. On the basis of investigations on site after the explosion and subsequent laboratory experiments and data analyses it was concluded that the explosion was most probably initiated by self-ignition of contaminated aluminium-alloy dust in the dust collecting barrel below the external bag filter unit in which the initial primary explosion took place. General ignorance of the potential risk of dust explosions in industries producing fine metal dusts as a low-mass waste by-product is the most probable basic root cause of this catastrophic accident. Therefore, avoiding accumulation of deposits of such dusts indoors by good regular housekeeping and other means is regarded the most effective and practical way of loss prevention due to metal dust explosions in such plants. In addition, explosion isolation between dust collecting systems and workshops appears to be another important measure towards minimizing the consequences of such explosions.","container-title":"Journal of Loss Prevention in the Process Industries","DOI":"10.1016/j.jlp.2015.11.013","ISSN":"0950-4230","journalAbbreviation":"Journal of Loss Prevention in the Process Industries","page":"121-130","title":"A catastrophic aluminium-alloy dust explosion in China","volume":"39","author":[{"family":"Li","given":"G."},{"family":"Yang","given":"H.-X."},{"family":"Yuan","given":"C.-M."},{"family":"Eckhoff","given":"R.K."}],"issued":{"date-parts":[["2016",1,1]]}}}],"schema":"https://github.com/citation-style-language/schema/raw/master/csl-citation.json"} </w:instrText>
      </w:r>
      <w:r w:rsidR="006F2EDC" w:rsidRPr="007300FC">
        <w:fldChar w:fldCharType="separate"/>
      </w:r>
      <w:r w:rsidR="006F2EDC" w:rsidRPr="000A035B">
        <w:rPr>
          <w:rFonts w:cs="Arial"/>
        </w:rPr>
        <w:t>(Li et al., 2016)</w:t>
      </w:r>
      <w:r w:rsidR="006F2EDC" w:rsidRPr="007300FC">
        <w:fldChar w:fldCharType="end"/>
      </w:r>
      <w:r w:rsidRPr="007300FC">
        <w:t>. In each one of these accidents, it is noticeable that some non-standard operation</w:t>
      </w:r>
      <w:r w:rsidR="000A035B">
        <w:t>s</w:t>
      </w:r>
      <w:r w:rsidRPr="007300FC">
        <w:t xml:space="preserve"> </w:t>
      </w:r>
      <w:r w:rsidR="000A035B" w:rsidRPr="007300FC">
        <w:t>o</w:t>
      </w:r>
      <w:r w:rsidR="000A035B">
        <w:t>r</w:t>
      </w:r>
      <w:r w:rsidR="000A035B" w:rsidRPr="007300FC">
        <w:t xml:space="preserve"> </w:t>
      </w:r>
      <w:r w:rsidRPr="007300FC">
        <w:t>procedure</w:t>
      </w:r>
      <w:r w:rsidR="000A035B">
        <w:t>s</w:t>
      </w:r>
      <w:r w:rsidRPr="007300FC">
        <w:t xml:space="preserve"> </w:t>
      </w:r>
      <w:r w:rsidR="000A035B" w:rsidRPr="007300FC">
        <w:t>w</w:t>
      </w:r>
      <w:r w:rsidR="000A035B">
        <w:t>ere</w:t>
      </w:r>
      <w:r w:rsidR="000A035B" w:rsidRPr="007300FC">
        <w:t xml:space="preserve"> </w:t>
      </w:r>
      <w:r w:rsidRPr="007300FC">
        <w:t xml:space="preserve">introduced at some point </w:t>
      </w:r>
      <w:r w:rsidR="000A035B">
        <w:t xml:space="preserve">of the plant or in a certain process </w:t>
      </w:r>
      <w:r w:rsidRPr="007300FC">
        <w:t>and, apparently, these changes were never considered in the risk assessment.</w:t>
      </w:r>
      <w:r w:rsidR="003D0133" w:rsidRPr="007300FC">
        <w:t xml:space="preserve"> It would be extremely useful to have tools to update risk assessment in a fast and efficient way. Some of the most known and used methods, such as </w:t>
      </w:r>
      <w:proofErr w:type="spellStart"/>
      <w:r w:rsidR="003D0133" w:rsidRPr="007300FC">
        <w:t>HazOp</w:t>
      </w:r>
      <w:proofErr w:type="spellEnd"/>
      <w:r w:rsidR="00E35CF7" w:rsidRPr="007300FC">
        <w:t xml:space="preserve"> </w:t>
      </w:r>
      <w:r w:rsidR="00E35CF7" w:rsidRPr="007300FC">
        <w:fldChar w:fldCharType="begin"/>
      </w:r>
      <w:r w:rsidR="00E35CF7" w:rsidRPr="007300FC">
        <w:instrText xml:space="preserve"> ADDIN ZOTERO_ITEM CSL_CITATION {"citationID":"L5EzKEMc","properties":{"formattedCitation":"(Crawley and Tyler, 2015)","plainCitation":"(Crawley and Tyler, 2015)","noteIndex":0},"citationItems":[{"id":41,"uris":["http://zotero.org/users/local/srvgdN1j/items/JESN7L3X"],"uri":["http://zotero.org/users/local/srvgdN1j/items/JESN7L3X"],"itemData":{"id":41,"type":"chapter","container-title":"HAZOP: Guide to Best Practice (Third Edition)","ISBN":"978-0-323-39460-4","note":"DOI: 10.1016/B978-0-323-39460-4.00003-7","page":"10-12","publisher":"Elsevier","title":"Chapter 3 - The HAZOP Study Method","URL":"http://www.sciencedirect.com/science/article/pii/B9780323394604000037","author":[{"family":"Crawley","given":"Frank"},{"family":"Tyler","given":"Brian"}],"editor":[{"family":"Crawley","given":"Frank"},{"family":"Tyler","given":"Brian"}],"issued":{"date-parts":[["2015",1,1]]}}}],"schema":"https://github.com/citation-style-language/schema/raw/master/csl-citation.json"} </w:instrText>
      </w:r>
      <w:r w:rsidR="00E35CF7" w:rsidRPr="007300FC">
        <w:fldChar w:fldCharType="separate"/>
      </w:r>
      <w:r w:rsidR="00E35CF7" w:rsidRPr="000A035B">
        <w:rPr>
          <w:rFonts w:cs="Arial"/>
        </w:rPr>
        <w:t>(Crawley and Tyler, 2015)</w:t>
      </w:r>
      <w:r w:rsidR="00E35CF7" w:rsidRPr="007300FC">
        <w:fldChar w:fldCharType="end"/>
      </w:r>
      <w:r w:rsidR="003D0133" w:rsidRPr="007300FC">
        <w:t xml:space="preserve"> and FMEA/FMECA</w:t>
      </w:r>
      <w:r w:rsidR="00206C0D" w:rsidRPr="007300FC">
        <w:t xml:space="preserve"> </w:t>
      </w:r>
      <w:r w:rsidR="00206C0D" w:rsidRPr="007300FC">
        <w:fldChar w:fldCharType="begin"/>
      </w:r>
      <w:r w:rsidR="00206C0D" w:rsidRPr="007300FC">
        <w:instrText xml:space="preserve"> ADDIN ZOTERO_ITEM CSL_CITATION {"citationID":"F4RlrIM9","properties":{"formattedCitation":"(Liu, 2019)","plainCitation":"(Liu, 2019)","noteIndex":0},"citationItems":[{"id":113,"uris":["http://zotero.org/users/local/srvgdN1j/items/X82EFTZ4"],"uri":["http://zotero.org/users/local/srvgdN1j/items/X82EFTZ4"],"itemData":{"id":113,"type":"book","abstract":"This book offers an in-depth and systematic introduction to improved failure mode and effects analysis (FMEA) methods for proactive healthcare risk analysis. Healthcare risk management has become an increasingly important issue for hospitals and managers. As a prospective reliability analysis technique, FMEA has been widely used for identifying and eliminating known and potential failures in systems, designs, products or services. However, the traditional FMEA has a number of weaknesses when applied to healthcare risk management. This book provides valuable insights into useful FMEA methods and practical examples that can be considered when applying FMEA to enhance the reliability and safety of the healthcare system.This book is very interesting for practitioners and academics working in the fields of healthcare risk management, quality management, operational research, and management science and engineerin. It can be considered as the guiding document for how a healthcare organization proactively identifies, manages and mitigates the risk of patient harm. This book also serves as a valuable reference for postgraduate and senior undergraduate students.","ISBN":"9789811363658","language":"en","note":"DOI: 10.1007/978-981-13-6366-5","publisher":"Springer Singapore","source":"www.springer.com","title":"Improved FMEA Methods for Proactive Healthcare Risk Analysis","URL":"https://www.springer.com/gp/book/9789811363658","author":[{"family":"Liu","given":"Hu-Chen"}],"accessed":{"date-parts":[["2020",3,23]]},"issued":{"date-parts":[["2019"]]}}}],"schema":"https://github.com/citation-style-language/schema/raw/master/csl-citation.json"} </w:instrText>
      </w:r>
      <w:r w:rsidR="00206C0D" w:rsidRPr="007300FC">
        <w:fldChar w:fldCharType="separate"/>
      </w:r>
      <w:r w:rsidR="00206C0D" w:rsidRPr="000A035B">
        <w:rPr>
          <w:rFonts w:cs="Arial"/>
        </w:rPr>
        <w:t>(Liu, 2019)</w:t>
      </w:r>
      <w:r w:rsidR="00206C0D" w:rsidRPr="007300FC">
        <w:fldChar w:fldCharType="end"/>
      </w:r>
      <w:r w:rsidR="00206C0D" w:rsidRPr="007300FC">
        <w:rPr>
          <w:rFonts w:cs="Arial"/>
        </w:rPr>
        <w:t xml:space="preserve"> </w:t>
      </w:r>
      <w:r w:rsidR="003D0133" w:rsidRPr="007300FC">
        <w:t>lack of organization of collected information into a set of structured data. Thus, updating a risk assessment following a situational change of regular industrial procedures may be excessively time consuming. In this work, the Recursive-Operability-Analysis with Cause Consequence Diagrams</w:t>
      </w:r>
      <w:r w:rsidR="00513E5E">
        <w:t xml:space="preserve"> (ROA-CCD)</w:t>
      </w:r>
      <w:r w:rsidR="003D0133" w:rsidRPr="007300FC">
        <w:t xml:space="preserve"> </w:t>
      </w:r>
      <w:r w:rsidR="00206C0D" w:rsidRPr="007300FC">
        <w:fldChar w:fldCharType="begin"/>
      </w:r>
      <w:r w:rsidR="00206C0D" w:rsidRPr="007300FC">
        <w:instrText xml:space="preserve"> ADDIN ZOTERO_ITEM CSL_CITATION {"citationID":"VJSotTVZ","properties":{"formattedCitation":"(Contini et al., 2015, 2016)","plainCitation":"(Contini et al., 2015, 2016)","noteIndex":0},"citationItems":[{"id":26,"uris":["http://zotero.org/users/local/srvgdN1j/items/BFGUKDJ9"],"uri":["http://zotero.org/users/local/srvgdN1j/items/BFGUKDJ9"],"itemData":{"id":26,"type":"paper-conference","archive":"Scopus","event":"Safety and Reliability of Complex Engineered Systems - Proceedings of the 25th European Safety and Reliability Conference, ESREL 2015","page":"347-355","title":"From HazOp study to automatic construction of cause consequence diagrams for frequency calculation of hazardous plant states","URL":"https://www.scopus.com/inward/record.uri?eid=2-s2.0-84959020031&amp;partnerID=40&amp;md5=b0666daa1b1c8f7a60f15fa0efa61af7","author":[{"family":"Contini","given":"P.M."},{"family":"Contini","given":"S."},{"family":"Copelli","given":"S."},{"family":"Rota","given":"R."},{"family":"Demichela","given":"M."}],"issued":{"date-parts":[["2015"]]}}},{"id":22,"uris":["http://zotero.org/users/local/srvgdN1j/items/DLR7JDHS"],"uri":["http://zotero.org/users/local/srvgdN1j/items/DLR7JDHS"],"itemData":{"id":22,"type":"article-journal","archive":"Scopus","container-title":"Chemical Engineering Transactions","DOI":"10.3303/CET1653019","page":"109-114","title":"Comparison of classical and \"cause consequence diagrams\" Recursive Operability Analysis: The T2 Laboratories accident","volume":"53","author":[{"family":"Contini","given":"S."},{"family":"Contini","given":"P.M."},{"family":"Torretta","given":"V."},{"family":"Cattaneo","given":"C.S."},{"family":"Raboni","given":"M."},{"family":"Copelli","given":"S."}],"issued":{"date-parts":[["2016"]]}}}],"schema":"https://github.com/citation-style-language/schema/raw/master/csl-citation.json"} </w:instrText>
      </w:r>
      <w:r w:rsidR="00206C0D" w:rsidRPr="007300FC">
        <w:fldChar w:fldCharType="separate"/>
      </w:r>
      <w:r w:rsidR="00206C0D" w:rsidRPr="000A035B">
        <w:rPr>
          <w:rFonts w:cs="Arial"/>
        </w:rPr>
        <w:t>(Contini et al., 2015, 2016)</w:t>
      </w:r>
      <w:r w:rsidR="00206C0D" w:rsidRPr="007300FC">
        <w:fldChar w:fldCharType="end"/>
      </w:r>
      <w:r w:rsidR="000A035B">
        <w:t xml:space="preserve"> </w:t>
      </w:r>
      <w:r w:rsidR="003D0133" w:rsidRPr="007300FC">
        <w:t xml:space="preserve">is considered and implemented </w:t>
      </w:r>
      <w:r w:rsidR="000A035B">
        <w:t>with</w:t>
      </w:r>
      <w:r w:rsidR="000A035B" w:rsidRPr="007300FC">
        <w:t xml:space="preserve"> </w:t>
      </w:r>
      <w:r w:rsidR="003D0133" w:rsidRPr="007300FC">
        <w:t>this scope. The ROA-CCD is essentially an evolution of the original ROA</w:t>
      </w:r>
      <w:r w:rsidR="000E760A" w:rsidRPr="007300FC">
        <w:t xml:space="preserve"> </w:t>
      </w:r>
      <w:r w:rsidR="000E760A" w:rsidRPr="007300FC">
        <w:fldChar w:fldCharType="begin"/>
      </w:r>
      <w:r w:rsidR="000E760A" w:rsidRPr="007300FC">
        <w:instrText xml:space="preserve"> ADDIN ZOTERO_ITEM CSL_CITATION {"citationID":"B0jj37Fw","properties":{"formattedCitation":"(Piccinini and Ciarambino, 1997)","plainCitation":"(Piccinini and Ciarambino, 1997)","noteIndex":0},"citationItems":[{"id":16,"uris":["http://zotero.org/users/local/srvgdN1j/items/58BFF9XV"],"uri":["http://zotero.org/users/local/srvgdN1j/items/58BFF9XV"],"itemData":{"id":16,"type":"article-journal","abstract":"This paper illustrates the execution of an Operability Analysis (OA) directed to the elaboration of logic trees. It is shown that both Fault Trees and Event Trees descend almost automatically from a well-structured OA, though it is also pointed out that this transition is facilitated by the intermediate construction of an Incidental Sequences Diagram (ISD), a logic tree that provides a clear indication of all the links between primary events and their unwanted consequences. As far as the OA is concerned, a very innovative procedure has been devised to allow filling up of the form to the point of systematic and definite completion of the analysis by means of a recursive mechanism. In addition, direct extraction of an ISD from the OA permits an otherwise impossible check to be made of the congruence of the analysis. The method is illustrated with the aid of flow diagrams and is fully capable of computerization. The application relates to a Pressure Regulating Installation on a city gas mains.","container-title":"Reliability Engineering &amp; System Safety","DOI":"10.1016/S0951-8320(96)00111-1","ISSN":"0951-8320","issue":"3","journalAbbreviation":"Reliability Engineering &amp; System Safety","page":"227-241","title":"Operability analysis devoted to the development of logic trees","volume":"55","author":[{"family":"Piccinini","given":"Norberto"},{"family":"Ciarambino","given":"Italo"}],"issued":{"date-parts":[["1997",3,1]]}}}],"schema":"https://github.com/citation-style-language/schema/raw/master/csl-citation.json"} </w:instrText>
      </w:r>
      <w:r w:rsidR="000E760A" w:rsidRPr="007300FC">
        <w:fldChar w:fldCharType="separate"/>
      </w:r>
      <w:r w:rsidR="000E760A" w:rsidRPr="000A035B">
        <w:rPr>
          <w:rFonts w:cs="Arial"/>
        </w:rPr>
        <w:t>(Piccinini and Ciarambino, 1997)</w:t>
      </w:r>
      <w:r w:rsidR="000E760A" w:rsidRPr="007300FC">
        <w:fldChar w:fldCharType="end"/>
      </w:r>
      <w:r w:rsidR="003D0133" w:rsidRPr="007300FC">
        <w:t xml:space="preserve">, and it allows </w:t>
      </w:r>
      <w:r w:rsidR="0093478B" w:rsidRPr="007300FC">
        <w:t xml:space="preserve">for </w:t>
      </w:r>
      <w:r w:rsidR="000A035B">
        <w:t xml:space="preserve">an </w:t>
      </w:r>
      <w:r w:rsidR="003D0133" w:rsidRPr="007300FC">
        <w:t xml:space="preserve">automatic generation of fault trees. </w:t>
      </w:r>
      <w:r w:rsidR="006F2EDC" w:rsidRPr="007300FC">
        <w:t>From the fault trees, the computation of the probability of occurrence of an unwanted event is then straightforward.</w:t>
      </w:r>
      <w:r w:rsidR="00A43B76" w:rsidRPr="007300FC">
        <w:t xml:space="preserve"> Recursive Operability Analysis already proved to be a consistent tool to perform risk </w:t>
      </w:r>
      <w:r w:rsidR="00A43B76" w:rsidRPr="007300FC">
        <w:lastRenderedPageBreak/>
        <w:t xml:space="preserve">assessment on chemical plants </w:t>
      </w:r>
      <w:r w:rsidR="00A43B76" w:rsidRPr="007300FC">
        <w:fldChar w:fldCharType="begin"/>
      </w:r>
      <w:r w:rsidR="00A43B76" w:rsidRPr="007300FC">
        <w:instrText xml:space="preserve"> ADDIN ZOTERO_ITEM CSL_CITATION {"citationID":"lwQNZcgH","properties":{"formattedCitation":"(Demichela et al., 2002)","plainCitation":"(Demichela et al., 2002)","noteIndex":0},"citationItems":[{"id":19,"uris":["http://zotero.org/users/local/srvgdN1j/items/4C8QEXN5"],"uri":["http://zotero.org/users/local/srvgdN1j/items/4C8QEXN5"],"itemData":{"id":19,"type":"article-journal","abstract":"Recursive operability analysis (ROA) is a powerful hazard evaluation method that is particularly suitable for the safety analysis of plants with multiple protection levels activated by the same process variable. The propagation of deviations of the variable along the process lines can be readily determined with this method, and hence the correct sequence in which the protection means must intervene can be appropriately followed. This paper illustrates the versatility of a ROA through its application to a 900kg/h liquid chlorinated waste furnace. The following process variable deviations were assessed: primary air flow rate, flow rate and lower calorific power of the treated wastes and furnace temperature. It has been shown that the analysis requires a precise determination of how the variables evolve, especially when they are correlated, as is the case with the temperature and oxygen concentration. The ways in which deviations can develop in quantitative terms and the correct sequence in which the protection means must intervene are deduced from a correct study of the process thermodynamics.","container-title":"Reliability Engineering &amp; System Safety","DOI":"10.1016/S0951-8320(02)00063-7","ISSN":"0951-8320","issue":"3","journalAbbreviation":"Reliability Engineering &amp; System Safety","page":"301-308","title":"Recursive operability analysis of a complex plant with multiple protection devices","volume":"77","author":[{"family":"Demichela","given":"M"},{"family":"Marmo","given":"L"},{"family":"Piccinini","given":"N"}],"issued":{"date-parts":[["2002",9,1]]}}}],"schema":"https://github.com/citation-style-language/schema/raw/master/csl-citation.json"} </w:instrText>
      </w:r>
      <w:r w:rsidR="00A43B76" w:rsidRPr="007300FC">
        <w:fldChar w:fldCharType="separate"/>
      </w:r>
      <w:r w:rsidR="00A43B76" w:rsidRPr="000A035B">
        <w:rPr>
          <w:rFonts w:cs="Arial"/>
        </w:rPr>
        <w:t>(Demichela et al., 2002)</w:t>
      </w:r>
      <w:r w:rsidR="00A43B76" w:rsidRPr="007300FC">
        <w:fldChar w:fldCharType="end"/>
      </w:r>
      <w:r w:rsidR="00A43B76" w:rsidRPr="007300FC">
        <w:t>, and given its high flexibility and generality, it can be used for several risk assessment purposes.</w:t>
      </w:r>
    </w:p>
    <w:p w14:paraId="677EBFF0" w14:textId="127568D9" w:rsidR="00600535" w:rsidRPr="007300FC" w:rsidRDefault="006F2EDC" w:rsidP="008D1B3A">
      <w:pPr>
        <w:pStyle w:val="CETHeading1"/>
        <w:tabs>
          <w:tab w:val="clear" w:pos="360"/>
          <w:tab w:val="right" w:pos="7100"/>
        </w:tabs>
        <w:spacing w:line="264" w:lineRule="auto"/>
        <w:jc w:val="both"/>
      </w:pPr>
      <w:r w:rsidRPr="007300FC">
        <w:t>Materials and Methods</w:t>
      </w:r>
    </w:p>
    <w:p w14:paraId="3D43F884" w14:textId="449E44D4" w:rsidR="00B0591D" w:rsidRPr="007300FC" w:rsidRDefault="000E760A" w:rsidP="008D1B3A">
      <w:pPr>
        <w:pStyle w:val="CETBodytext"/>
      </w:pPr>
      <w:r w:rsidRPr="007300FC">
        <w:t>This work basically show</w:t>
      </w:r>
      <w:r w:rsidR="00EF5BE2" w:rsidRPr="007300FC">
        <w:t>s</w:t>
      </w:r>
      <w:r w:rsidRPr="007300FC">
        <w:t xml:space="preserve"> how it is possible to update a risk analysis performed with the ROA-CCD method, given deviations from the original process. At first, the ROA-CCD method requires the computation of the ROA table (Table 1). The ROA table condenses the information of the </w:t>
      </w:r>
      <w:proofErr w:type="spellStart"/>
      <w:r w:rsidRPr="007300FC">
        <w:t>HazOp</w:t>
      </w:r>
      <w:proofErr w:type="spellEnd"/>
      <w:r w:rsidRPr="007300FC">
        <w:t xml:space="preserve"> (Node-Deviation-Variable), in a single column</w:t>
      </w:r>
      <w:r w:rsidR="0091429B" w:rsidRPr="007300FC">
        <w:t>, and combines causes and consequences in a structured way, based upon the principle of causality.</w:t>
      </w:r>
    </w:p>
    <w:p w14:paraId="1DC91946" w14:textId="4FFC1059" w:rsidR="00B0591D" w:rsidRPr="007300FC" w:rsidRDefault="00B0591D" w:rsidP="008D1B3A">
      <w:pPr>
        <w:pStyle w:val="CETTabletitle"/>
        <w:spacing w:line="264" w:lineRule="auto"/>
        <w:rPr>
          <w:lang w:val="en-US"/>
        </w:rPr>
      </w:pPr>
      <w:r w:rsidRPr="007300FC">
        <w:rPr>
          <w:lang w:val="en-US"/>
        </w:rPr>
        <w:t>Table 1: Classic ROA table</w:t>
      </w:r>
    </w:p>
    <w:tbl>
      <w:tblPr>
        <w:tblW w:w="8931" w:type="dxa"/>
        <w:tblBorders>
          <w:top w:val="single" w:sz="12" w:space="0" w:color="008000"/>
          <w:bottom w:val="single" w:sz="12" w:space="0" w:color="008000"/>
        </w:tblBorders>
        <w:shd w:val="clear" w:color="auto" w:fill="FFFFFF"/>
        <w:tblLayout w:type="fixed"/>
        <w:tblCellMar>
          <w:left w:w="0" w:type="dxa"/>
          <w:right w:w="0" w:type="dxa"/>
        </w:tblCellMar>
        <w:tblLook w:val="00A0" w:firstRow="1" w:lastRow="0" w:firstColumn="1" w:lastColumn="0" w:noHBand="0" w:noVBand="0"/>
      </w:tblPr>
      <w:tblGrid>
        <w:gridCol w:w="426"/>
        <w:gridCol w:w="567"/>
        <w:gridCol w:w="709"/>
        <w:gridCol w:w="1276"/>
        <w:gridCol w:w="1275"/>
        <w:gridCol w:w="1418"/>
        <w:gridCol w:w="1134"/>
        <w:gridCol w:w="992"/>
        <w:gridCol w:w="710"/>
        <w:gridCol w:w="424"/>
      </w:tblGrid>
      <w:tr w:rsidR="00B0591D" w:rsidRPr="008D1B3A" w14:paraId="26DD8D9B" w14:textId="32A2EFC8" w:rsidTr="00156985">
        <w:tc>
          <w:tcPr>
            <w:tcW w:w="426" w:type="dxa"/>
            <w:vMerge w:val="restart"/>
            <w:tcBorders>
              <w:top w:val="single" w:sz="12" w:space="0" w:color="008000"/>
            </w:tcBorders>
            <w:shd w:val="clear" w:color="auto" w:fill="FFFFFF"/>
          </w:tcPr>
          <w:p w14:paraId="7E92D2F1" w14:textId="5801DFE3" w:rsidR="00B0591D" w:rsidRPr="008D1B3A" w:rsidRDefault="00B0591D" w:rsidP="008D1B3A">
            <w:pPr>
              <w:pStyle w:val="CETBodytext"/>
              <w:jc w:val="center"/>
              <w:rPr>
                <w:sz w:val="16"/>
                <w:szCs w:val="16"/>
              </w:rPr>
            </w:pPr>
            <w:r w:rsidRPr="008D1B3A">
              <w:rPr>
                <w:sz w:val="16"/>
                <w:szCs w:val="16"/>
              </w:rPr>
              <w:t>Rec</w:t>
            </w:r>
          </w:p>
        </w:tc>
        <w:tc>
          <w:tcPr>
            <w:tcW w:w="567" w:type="dxa"/>
            <w:vMerge w:val="restart"/>
            <w:tcBorders>
              <w:top w:val="single" w:sz="12" w:space="0" w:color="008000"/>
            </w:tcBorders>
            <w:shd w:val="clear" w:color="auto" w:fill="FFFFFF"/>
          </w:tcPr>
          <w:p w14:paraId="61B37696" w14:textId="4EDA603A" w:rsidR="00B0591D" w:rsidRPr="008D1B3A" w:rsidRDefault="00B0591D" w:rsidP="008D1B3A">
            <w:pPr>
              <w:pStyle w:val="CETBodytext"/>
              <w:jc w:val="center"/>
              <w:rPr>
                <w:sz w:val="16"/>
                <w:szCs w:val="16"/>
              </w:rPr>
            </w:pPr>
            <w:r w:rsidRPr="008D1B3A">
              <w:rPr>
                <w:sz w:val="16"/>
                <w:szCs w:val="16"/>
              </w:rPr>
              <w:t>NDV</w:t>
            </w:r>
          </w:p>
        </w:tc>
        <w:tc>
          <w:tcPr>
            <w:tcW w:w="709" w:type="dxa"/>
            <w:vMerge w:val="restart"/>
            <w:tcBorders>
              <w:top w:val="single" w:sz="12" w:space="0" w:color="008000"/>
            </w:tcBorders>
            <w:shd w:val="clear" w:color="auto" w:fill="FFFFFF"/>
          </w:tcPr>
          <w:p w14:paraId="3CD94F41" w14:textId="69412261" w:rsidR="00B0591D" w:rsidRPr="008D1B3A" w:rsidRDefault="00B0591D" w:rsidP="008D1B3A">
            <w:pPr>
              <w:pStyle w:val="CETBodytext"/>
              <w:jc w:val="center"/>
              <w:rPr>
                <w:sz w:val="16"/>
                <w:szCs w:val="16"/>
              </w:rPr>
            </w:pPr>
            <w:r w:rsidRPr="008D1B3A">
              <w:rPr>
                <w:sz w:val="16"/>
                <w:szCs w:val="16"/>
              </w:rPr>
              <w:t>Causes</w:t>
            </w:r>
          </w:p>
        </w:tc>
        <w:tc>
          <w:tcPr>
            <w:tcW w:w="1276" w:type="dxa"/>
            <w:vMerge w:val="restart"/>
            <w:tcBorders>
              <w:top w:val="single" w:sz="12" w:space="0" w:color="008000"/>
            </w:tcBorders>
            <w:shd w:val="clear" w:color="auto" w:fill="FFFFFF"/>
          </w:tcPr>
          <w:p w14:paraId="77C246A1" w14:textId="02D0DB34" w:rsidR="00B0591D" w:rsidRPr="008D1B3A" w:rsidRDefault="00B0591D" w:rsidP="008D1B3A">
            <w:pPr>
              <w:pStyle w:val="CETBodytext"/>
              <w:ind w:right="-1"/>
              <w:jc w:val="center"/>
              <w:rPr>
                <w:rFonts w:cs="Arial"/>
                <w:sz w:val="16"/>
                <w:szCs w:val="16"/>
              </w:rPr>
            </w:pPr>
            <w:r w:rsidRPr="008D1B3A">
              <w:rPr>
                <w:sz w:val="16"/>
                <w:szCs w:val="16"/>
              </w:rPr>
              <w:t>Consequences due to protections failure</w:t>
            </w:r>
          </w:p>
        </w:tc>
        <w:tc>
          <w:tcPr>
            <w:tcW w:w="1275" w:type="dxa"/>
            <w:vMerge w:val="restart"/>
            <w:tcBorders>
              <w:top w:val="single" w:sz="12" w:space="0" w:color="008000"/>
              <w:right w:val="single" w:sz="12" w:space="0" w:color="FFFFFF" w:themeColor="background1"/>
            </w:tcBorders>
            <w:shd w:val="clear" w:color="auto" w:fill="FFFFFF"/>
          </w:tcPr>
          <w:p w14:paraId="731C7C68" w14:textId="217605F3" w:rsidR="00B0591D" w:rsidRPr="008D1B3A" w:rsidRDefault="00B0591D" w:rsidP="008D1B3A">
            <w:pPr>
              <w:pStyle w:val="CETBodytext"/>
              <w:ind w:right="-1"/>
              <w:jc w:val="center"/>
              <w:rPr>
                <w:rFonts w:cs="Arial"/>
                <w:sz w:val="16"/>
                <w:szCs w:val="16"/>
              </w:rPr>
            </w:pPr>
            <w:r w:rsidRPr="008D1B3A">
              <w:rPr>
                <w:sz w:val="16"/>
                <w:szCs w:val="16"/>
              </w:rPr>
              <w:t>Plant state with protections working correctly</w:t>
            </w:r>
          </w:p>
        </w:tc>
        <w:tc>
          <w:tcPr>
            <w:tcW w:w="3544" w:type="dxa"/>
            <w:gridSpan w:val="3"/>
            <w:tcBorders>
              <w:top w:val="single" w:sz="12" w:space="0" w:color="008000"/>
              <w:left w:val="single" w:sz="12" w:space="0" w:color="FFFFFF" w:themeColor="background1"/>
              <w:bottom w:val="single" w:sz="4" w:space="0" w:color="9BBB59"/>
            </w:tcBorders>
            <w:shd w:val="clear" w:color="auto" w:fill="FFFFFF"/>
          </w:tcPr>
          <w:p w14:paraId="11D41F64" w14:textId="352565BD" w:rsidR="00B0591D" w:rsidRPr="008D1B3A" w:rsidRDefault="00B0591D" w:rsidP="008D1B3A">
            <w:pPr>
              <w:pStyle w:val="CETBodytext"/>
              <w:ind w:right="-1"/>
              <w:jc w:val="center"/>
              <w:rPr>
                <w:rFonts w:cs="Arial"/>
                <w:sz w:val="16"/>
                <w:szCs w:val="16"/>
              </w:rPr>
            </w:pPr>
            <w:r w:rsidRPr="008D1B3A">
              <w:rPr>
                <w:sz w:val="16"/>
                <w:szCs w:val="16"/>
              </w:rPr>
              <w:t>Protections</w:t>
            </w:r>
          </w:p>
        </w:tc>
        <w:tc>
          <w:tcPr>
            <w:tcW w:w="710" w:type="dxa"/>
            <w:tcBorders>
              <w:top w:val="single" w:sz="12" w:space="0" w:color="008000"/>
              <w:bottom w:val="nil"/>
            </w:tcBorders>
            <w:shd w:val="clear" w:color="auto" w:fill="FFFFFF"/>
          </w:tcPr>
          <w:p w14:paraId="49E7848C" w14:textId="030C951F" w:rsidR="00B0591D" w:rsidRPr="008D1B3A" w:rsidRDefault="00B0591D" w:rsidP="008D1B3A">
            <w:pPr>
              <w:pStyle w:val="CETBodytext"/>
              <w:ind w:right="-1"/>
              <w:jc w:val="center"/>
              <w:rPr>
                <w:rFonts w:cs="Arial"/>
                <w:sz w:val="16"/>
                <w:szCs w:val="16"/>
              </w:rPr>
            </w:pPr>
            <w:r w:rsidRPr="008D1B3A">
              <w:rPr>
                <w:sz w:val="16"/>
                <w:szCs w:val="16"/>
              </w:rPr>
              <w:t>Notes</w:t>
            </w:r>
          </w:p>
        </w:tc>
        <w:tc>
          <w:tcPr>
            <w:tcW w:w="424" w:type="dxa"/>
            <w:tcBorders>
              <w:top w:val="single" w:sz="12" w:space="0" w:color="008000"/>
              <w:bottom w:val="nil"/>
            </w:tcBorders>
            <w:shd w:val="clear" w:color="auto" w:fill="FFFFFF"/>
          </w:tcPr>
          <w:p w14:paraId="2FD5984F" w14:textId="25B765A1" w:rsidR="00B0591D" w:rsidRPr="008D1B3A" w:rsidRDefault="00B0591D" w:rsidP="008D1B3A">
            <w:pPr>
              <w:pStyle w:val="CETBodytext"/>
              <w:ind w:right="-1"/>
              <w:jc w:val="center"/>
              <w:rPr>
                <w:rFonts w:cs="Arial"/>
                <w:sz w:val="16"/>
                <w:szCs w:val="16"/>
              </w:rPr>
            </w:pPr>
            <w:r w:rsidRPr="008D1B3A">
              <w:rPr>
                <w:sz w:val="16"/>
                <w:szCs w:val="16"/>
              </w:rPr>
              <w:t>TE</w:t>
            </w:r>
          </w:p>
        </w:tc>
      </w:tr>
      <w:tr w:rsidR="00156985" w:rsidRPr="008D1B3A" w14:paraId="33F8B112" w14:textId="77777777" w:rsidTr="00156985">
        <w:tc>
          <w:tcPr>
            <w:tcW w:w="426" w:type="dxa"/>
            <w:vMerge/>
            <w:shd w:val="clear" w:color="auto" w:fill="FFFFFF"/>
          </w:tcPr>
          <w:p w14:paraId="622B5B41" w14:textId="77777777" w:rsidR="00B0591D" w:rsidRPr="008D1B3A" w:rsidRDefault="00B0591D" w:rsidP="008D1B3A">
            <w:pPr>
              <w:pStyle w:val="CETBodytext"/>
              <w:jc w:val="center"/>
              <w:rPr>
                <w:sz w:val="16"/>
                <w:szCs w:val="16"/>
              </w:rPr>
            </w:pPr>
          </w:p>
        </w:tc>
        <w:tc>
          <w:tcPr>
            <w:tcW w:w="567" w:type="dxa"/>
            <w:vMerge/>
            <w:shd w:val="clear" w:color="auto" w:fill="FFFFFF"/>
          </w:tcPr>
          <w:p w14:paraId="3458AC4C" w14:textId="77777777" w:rsidR="00B0591D" w:rsidRPr="008D1B3A" w:rsidRDefault="00B0591D" w:rsidP="008D1B3A">
            <w:pPr>
              <w:pStyle w:val="CETBodytext"/>
              <w:jc w:val="center"/>
              <w:rPr>
                <w:sz w:val="16"/>
                <w:szCs w:val="16"/>
              </w:rPr>
            </w:pPr>
          </w:p>
        </w:tc>
        <w:tc>
          <w:tcPr>
            <w:tcW w:w="709" w:type="dxa"/>
            <w:vMerge/>
            <w:shd w:val="clear" w:color="auto" w:fill="FFFFFF"/>
          </w:tcPr>
          <w:p w14:paraId="48D6B7BA" w14:textId="77777777" w:rsidR="00B0591D" w:rsidRPr="008D1B3A" w:rsidRDefault="00B0591D" w:rsidP="008D1B3A">
            <w:pPr>
              <w:pStyle w:val="CETBodytext"/>
              <w:jc w:val="center"/>
              <w:rPr>
                <w:sz w:val="16"/>
                <w:szCs w:val="16"/>
              </w:rPr>
            </w:pPr>
          </w:p>
        </w:tc>
        <w:tc>
          <w:tcPr>
            <w:tcW w:w="1276" w:type="dxa"/>
            <w:vMerge/>
            <w:shd w:val="clear" w:color="auto" w:fill="FFFFFF"/>
          </w:tcPr>
          <w:p w14:paraId="7053256C" w14:textId="77777777" w:rsidR="00B0591D" w:rsidRPr="008D1B3A" w:rsidRDefault="00B0591D" w:rsidP="008D1B3A">
            <w:pPr>
              <w:pStyle w:val="CETBodytext"/>
              <w:ind w:right="-1"/>
              <w:jc w:val="center"/>
              <w:rPr>
                <w:sz w:val="16"/>
                <w:szCs w:val="16"/>
              </w:rPr>
            </w:pPr>
          </w:p>
        </w:tc>
        <w:tc>
          <w:tcPr>
            <w:tcW w:w="1275" w:type="dxa"/>
            <w:vMerge/>
            <w:tcBorders>
              <w:right w:val="single" w:sz="12" w:space="0" w:color="FFFFFF" w:themeColor="background1"/>
            </w:tcBorders>
            <w:shd w:val="clear" w:color="auto" w:fill="FFFFFF"/>
          </w:tcPr>
          <w:p w14:paraId="40CF8BAF" w14:textId="77777777" w:rsidR="00B0591D" w:rsidRPr="008D1B3A" w:rsidRDefault="00B0591D" w:rsidP="008D1B3A">
            <w:pPr>
              <w:pStyle w:val="CETBodytext"/>
              <w:ind w:right="-1"/>
              <w:jc w:val="center"/>
              <w:rPr>
                <w:sz w:val="16"/>
                <w:szCs w:val="16"/>
              </w:rPr>
            </w:pPr>
          </w:p>
        </w:tc>
        <w:tc>
          <w:tcPr>
            <w:tcW w:w="2552" w:type="dxa"/>
            <w:gridSpan w:val="2"/>
            <w:tcBorders>
              <w:top w:val="single" w:sz="4" w:space="0" w:color="00B050"/>
              <w:left w:val="single" w:sz="12" w:space="0" w:color="FFFFFF" w:themeColor="background1"/>
              <w:bottom w:val="single" w:sz="4" w:space="0" w:color="9BBB59"/>
            </w:tcBorders>
            <w:shd w:val="clear" w:color="auto" w:fill="FFFFFF"/>
          </w:tcPr>
          <w:p w14:paraId="11D4D665" w14:textId="0D5099F5" w:rsidR="00B0591D" w:rsidRPr="008D1B3A" w:rsidRDefault="00B0591D" w:rsidP="008D1B3A">
            <w:pPr>
              <w:pStyle w:val="CETBodytext"/>
              <w:ind w:right="-1"/>
              <w:jc w:val="center"/>
              <w:rPr>
                <w:sz w:val="16"/>
                <w:szCs w:val="16"/>
              </w:rPr>
            </w:pPr>
            <w:r w:rsidRPr="008D1B3A">
              <w:rPr>
                <w:sz w:val="16"/>
                <w:szCs w:val="16"/>
              </w:rPr>
              <w:t>Manual</w:t>
            </w:r>
          </w:p>
        </w:tc>
        <w:tc>
          <w:tcPr>
            <w:tcW w:w="992" w:type="dxa"/>
            <w:vMerge w:val="restart"/>
            <w:tcBorders>
              <w:top w:val="single" w:sz="4" w:space="0" w:color="00B050"/>
            </w:tcBorders>
            <w:shd w:val="clear" w:color="auto" w:fill="FFFFFF"/>
          </w:tcPr>
          <w:p w14:paraId="752E7E54" w14:textId="6F824E41" w:rsidR="00B0591D" w:rsidRPr="008D1B3A" w:rsidRDefault="00B0591D" w:rsidP="008D1B3A">
            <w:pPr>
              <w:pStyle w:val="CETBodytext"/>
              <w:ind w:right="-1"/>
              <w:jc w:val="center"/>
              <w:rPr>
                <w:sz w:val="16"/>
                <w:szCs w:val="16"/>
              </w:rPr>
            </w:pPr>
            <w:r w:rsidRPr="008D1B3A">
              <w:rPr>
                <w:sz w:val="16"/>
                <w:szCs w:val="16"/>
              </w:rPr>
              <w:t>Automatic safety systems actions</w:t>
            </w:r>
          </w:p>
        </w:tc>
        <w:tc>
          <w:tcPr>
            <w:tcW w:w="1134" w:type="dxa"/>
            <w:gridSpan w:val="2"/>
            <w:vMerge w:val="restart"/>
            <w:tcBorders>
              <w:top w:val="nil"/>
              <w:bottom w:val="single" w:sz="4" w:space="0" w:color="auto"/>
            </w:tcBorders>
            <w:shd w:val="clear" w:color="auto" w:fill="FFFFFF"/>
          </w:tcPr>
          <w:p w14:paraId="16DCE98E" w14:textId="77777777" w:rsidR="00B0591D" w:rsidRPr="008D1B3A" w:rsidRDefault="00B0591D" w:rsidP="008D1B3A">
            <w:pPr>
              <w:pStyle w:val="CETBodytext"/>
              <w:ind w:right="-1"/>
              <w:jc w:val="center"/>
              <w:rPr>
                <w:sz w:val="16"/>
                <w:szCs w:val="16"/>
              </w:rPr>
            </w:pPr>
          </w:p>
        </w:tc>
      </w:tr>
      <w:tr w:rsidR="00156985" w:rsidRPr="008D1B3A" w14:paraId="5A702D46" w14:textId="77777777" w:rsidTr="00AF7D8C">
        <w:tc>
          <w:tcPr>
            <w:tcW w:w="426" w:type="dxa"/>
            <w:vMerge/>
            <w:tcBorders>
              <w:bottom w:val="single" w:sz="4" w:space="0" w:color="008000"/>
            </w:tcBorders>
            <w:shd w:val="clear" w:color="auto" w:fill="FFFFFF"/>
          </w:tcPr>
          <w:p w14:paraId="155E3AB6" w14:textId="77777777" w:rsidR="00B0591D" w:rsidRPr="008D1B3A" w:rsidRDefault="00B0591D" w:rsidP="008D1B3A">
            <w:pPr>
              <w:pStyle w:val="CETBodytext"/>
              <w:jc w:val="center"/>
              <w:rPr>
                <w:sz w:val="16"/>
                <w:szCs w:val="16"/>
              </w:rPr>
            </w:pPr>
          </w:p>
        </w:tc>
        <w:tc>
          <w:tcPr>
            <w:tcW w:w="567" w:type="dxa"/>
            <w:vMerge/>
            <w:tcBorders>
              <w:bottom w:val="single" w:sz="4" w:space="0" w:color="008000"/>
            </w:tcBorders>
            <w:shd w:val="clear" w:color="auto" w:fill="FFFFFF"/>
          </w:tcPr>
          <w:p w14:paraId="5AFF199A" w14:textId="77777777" w:rsidR="00B0591D" w:rsidRPr="008D1B3A" w:rsidRDefault="00B0591D" w:rsidP="008D1B3A">
            <w:pPr>
              <w:pStyle w:val="CETBodytext"/>
              <w:jc w:val="center"/>
              <w:rPr>
                <w:sz w:val="16"/>
                <w:szCs w:val="16"/>
              </w:rPr>
            </w:pPr>
          </w:p>
        </w:tc>
        <w:tc>
          <w:tcPr>
            <w:tcW w:w="709" w:type="dxa"/>
            <w:vMerge/>
            <w:tcBorders>
              <w:bottom w:val="single" w:sz="4" w:space="0" w:color="008000"/>
            </w:tcBorders>
            <w:shd w:val="clear" w:color="auto" w:fill="FFFFFF"/>
          </w:tcPr>
          <w:p w14:paraId="07861FB6" w14:textId="77777777" w:rsidR="00B0591D" w:rsidRPr="008D1B3A" w:rsidRDefault="00B0591D" w:rsidP="008D1B3A">
            <w:pPr>
              <w:pStyle w:val="CETBodytext"/>
              <w:jc w:val="center"/>
              <w:rPr>
                <w:sz w:val="16"/>
                <w:szCs w:val="16"/>
              </w:rPr>
            </w:pPr>
          </w:p>
        </w:tc>
        <w:tc>
          <w:tcPr>
            <w:tcW w:w="1276" w:type="dxa"/>
            <w:vMerge/>
            <w:tcBorders>
              <w:bottom w:val="single" w:sz="4" w:space="0" w:color="008000"/>
            </w:tcBorders>
            <w:shd w:val="clear" w:color="auto" w:fill="FFFFFF"/>
          </w:tcPr>
          <w:p w14:paraId="3F7B38C6" w14:textId="77777777" w:rsidR="00B0591D" w:rsidRPr="008D1B3A" w:rsidRDefault="00B0591D" w:rsidP="008D1B3A">
            <w:pPr>
              <w:pStyle w:val="CETBodytext"/>
              <w:ind w:right="-1"/>
              <w:jc w:val="center"/>
              <w:rPr>
                <w:sz w:val="16"/>
                <w:szCs w:val="16"/>
              </w:rPr>
            </w:pPr>
          </w:p>
        </w:tc>
        <w:tc>
          <w:tcPr>
            <w:tcW w:w="1275" w:type="dxa"/>
            <w:vMerge/>
            <w:tcBorders>
              <w:bottom w:val="single" w:sz="4" w:space="0" w:color="008000"/>
              <w:right w:val="single" w:sz="12" w:space="0" w:color="FFFFFF" w:themeColor="background1"/>
            </w:tcBorders>
            <w:shd w:val="clear" w:color="auto" w:fill="FFFFFF"/>
          </w:tcPr>
          <w:p w14:paraId="753DCB7C" w14:textId="77777777" w:rsidR="00B0591D" w:rsidRPr="008D1B3A" w:rsidRDefault="00B0591D" w:rsidP="008D1B3A">
            <w:pPr>
              <w:pStyle w:val="CETBodytext"/>
              <w:ind w:right="-1"/>
              <w:jc w:val="center"/>
              <w:rPr>
                <w:sz w:val="16"/>
                <w:szCs w:val="16"/>
              </w:rPr>
            </w:pPr>
          </w:p>
        </w:tc>
        <w:tc>
          <w:tcPr>
            <w:tcW w:w="1418" w:type="dxa"/>
            <w:tcBorders>
              <w:top w:val="single" w:sz="4" w:space="0" w:color="00B050"/>
              <w:left w:val="single" w:sz="12" w:space="0" w:color="FFFFFF" w:themeColor="background1"/>
              <w:bottom w:val="single" w:sz="4" w:space="0" w:color="008000"/>
            </w:tcBorders>
            <w:shd w:val="clear" w:color="auto" w:fill="FFFFFF"/>
          </w:tcPr>
          <w:p w14:paraId="3025E0A2" w14:textId="19BFDBFD" w:rsidR="00B0591D" w:rsidRPr="008D1B3A" w:rsidRDefault="00B0591D" w:rsidP="008D1B3A">
            <w:pPr>
              <w:pStyle w:val="CETBodytext"/>
              <w:ind w:right="-1"/>
              <w:jc w:val="center"/>
              <w:rPr>
                <w:sz w:val="16"/>
                <w:szCs w:val="16"/>
              </w:rPr>
            </w:pPr>
            <w:r w:rsidRPr="008D1B3A">
              <w:rPr>
                <w:sz w:val="16"/>
                <w:szCs w:val="16"/>
              </w:rPr>
              <w:t>Alarm (optical/acoustic)</w:t>
            </w:r>
          </w:p>
        </w:tc>
        <w:tc>
          <w:tcPr>
            <w:tcW w:w="1134" w:type="dxa"/>
            <w:tcBorders>
              <w:top w:val="single" w:sz="4" w:space="0" w:color="00B050"/>
              <w:bottom w:val="single" w:sz="4" w:space="0" w:color="008000"/>
            </w:tcBorders>
            <w:shd w:val="clear" w:color="auto" w:fill="FFFFFF"/>
          </w:tcPr>
          <w:p w14:paraId="38276EB5" w14:textId="56F40848" w:rsidR="00B0591D" w:rsidRPr="008D1B3A" w:rsidRDefault="00B0591D" w:rsidP="008D1B3A">
            <w:pPr>
              <w:pStyle w:val="CETBodytext"/>
              <w:ind w:right="-1"/>
              <w:jc w:val="center"/>
              <w:rPr>
                <w:sz w:val="16"/>
                <w:szCs w:val="16"/>
              </w:rPr>
            </w:pPr>
            <w:r w:rsidRPr="008D1B3A">
              <w:rPr>
                <w:sz w:val="16"/>
                <w:szCs w:val="16"/>
              </w:rPr>
              <w:t>Operator actions on components</w:t>
            </w:r>
          </w:p>
        </w:tc>
        <w:tc>
          <w:tcPr>
            <w:tcW w:w="992" w:type="dxa"/>
            <w:vMerge/>
            <w:tcBorders>
              <w:bottom w:val="single" w:sz="4" w:space="0" w:color="008000"/>
            </w:tcBorders>
            <w:shd w:val="clear" w:color="auto" w:fill="FFFFFF"/>
          </w:tcPr>
          <w:p w14:paraId="5EB43FCB" w14:textId="739B840D" w:rsidR="00B0591D" w:rsidRPr="008D1B3A" w:rsidRDefault="00B0591D" w:rsidP="008D1B3A">
            <w:pPr>
              <w:pStyle w:val="CETBodytext"/>
              <w:ind w:right="-1"/>
              <w:jc w:val="center"/>
              <w:rPr>
                <w:sz w:val="16"/>
                <w:szCs w:val="16"/>
              </w:rPr>
            </w:pPr>
          </w:p>
        </w:tc>
        <w:tc>
          <w:tcPr>
            <w:tcW w:w="1134" w:type="dxa"/>
            <w:gridSpan w:val="2"/>
            <w:vMerge/>
            <w:tcBorders>
              <w:top w:val="nil"/>
              <w:bottom w:val="single" w:sz="4" w:space="0" w:color="008000"/>
            </w:tcBorders>
            <w:shd w:val="clear" w:color="auto" w:fill="FFFFFF"/>
          </w:tcPr>
          <w:p w14:paraId="564CC6B7" w14:textId="77777777" w:rsidR="00B0591D" w:rsidRPr="008D1B3A" w:rsidRDefault="00B0591D" w:rsidP="008D1B3A">
            <w:pPr>
              <w:pStyle w:val="CETBodytext"/>
              <w:ind w:right="-1"/>
              <w:jc w:val="center"/>
              <w:rPr>
                <w:sz w:val="16"/>
                <w:szCs w:val="16"/>
              </w:rPr>
            </w:pPr>
          </w:p>
        </w:tc>
      </w:tr>
      <w:tr w:rsidR="00156985" w:rsidRPr="008D1B3A" w14:paraId="71E00BA9" w14:textId="45DA8B65" w:rsidTr="00BA06ED">
        <w:tc>
          <w:tcPr>
            <w:tcW w:w="426" w:type="dxa"/>
            <w:tcBorders>
              <w:top w:val="single" w:sz="4" w:space="0" w:color="008000"/>
              <w:bottom w:val="single" w:sz="12" w:space="0" w:color="008000"/>
            </w:tcBorders>
            <w:shd w:val="clear" w:color="auto" w:fill="FFFFFF"/>
          </w:tcPr>
          <w:p w14:paraId="03884027" w14:textId="191EB10B" w:rsidR="00B0591D" w:rsidRPr="008D1B3A" w:rsidRDefault="00B0591D" w:rsidP="008D1B3A">
            <w:pPr>
              <w:pStyle w:val="CETBodytext"/>
              <w:ind w:right="-1"/>
              <w:jc w:val="center"/>
              <w:rPr>
                <w:rFonts w:cs="Arial"/>
                <w:sz w:val="16"/>
                <w:szCs w:val="16"/>
              </w:rPr>
            </w:pPr>
          </w:p>
        </w:tc>
        <w:tc>
          <w:tcPr>
            <w:tcW w:w="567" w:type="dxa"/>
            <w:tcBorders>
              <w:top w:val="single" w:sz="4" w:space="0" w:color="008000"/>
              <w:bottom w:val="single" w:sz="12" w:space="0" w:color="008000"/>
            </w:tcBorders>
            <w:shd w:val="clear" w:color="auto" w:fill="FFFFFF"/>
          </w:tcPr>
          <w:p w14:paraId="1D11C7D3" w14:textId="497AC1AC" w:rsidR="00B0591D" w:rsidRPr="008D1B3A" w:rsidRDefault="00B0591D" w:rsidP="008D1B3A">
            <w:pPr>
              <w:pStyle w:val="CETBodytext"/>
              <w:ind w:right="-1"/>
              <w:jc w:val="center"/>
              <w:rPr>
                <w:rFonts w:cs="Arial"/>
                <w:sz w:val="16"/>
                <w:szCs w:val="16"/>
              </w:rPr>
            </w:pPr>
            <w:r w:rsidRPr="008D1B3A">
              <w:rPr>
                <w:rFonts w:cs="Arial"/>
                <w:sz w:val="16"/>
                <w:szCs w:val="16"/>
              </w:rPr>
              <w:t>1</w:t>
            </w:r>
          </w:p>
        </w:tc>
        <w:tc>
          <w:tcPr>
            <w:tcW w:w="709" w:type="dxa"/>
            <w:tcBorders>
              <w:top w:val="single" w:sz="4" w:space="0" w:color="008000"/>
              <w:bottom w:val="single" w:sz="12" w:space="0" w:color="008000"/>
            </w:tcBorders>
            <w:shd w:val="clear" w:color="auto" w:fill="FFFFFF"/>
          </w:tcPr>
          <w:p w14:paraId="4E2BB135" w14:textId="0564B2B0" w:rsidR="00B0591D" w:rsidRPr="008D1B3A" w:rsidRDefault="00B0591D" w:rsidP="008D1B3A">
            <w:pPr>
              <w:pStyle w:val="CETBodytext"/>
              <w:ind w:right="-1"/>
              <w:jc w:val="center"/>
              <w:rPr>
                <w:rFonts w:cs="Arial"/>
                <w:sz w:val="16"/>
                <w:szCs w:val="16"/>
              </w:rPr>
            </w:pPr>
            <w:r w:rsidRPr="008D1B3A">
              <w:rPr>
                <w:rFonts w:cs="Arial"/>
                <w:sz w:val="16"/>
                <w:szCs w:val="16"/>
              </w:rPr>
              <w:t>2</w:t>
            </w:r>
          </w:p>
        </w:tc>
        <w:tc>
          <w:tcPr>
            <w:tcW w:w="1276" w:type="dxa"/>
            <w:tcBorders>
              <w:top w:val="single" w:sz="4" w:space="0" w:color="008000"/>
              <w:bottom w:val="single" w:sz="12" w:space="0" w:color="008000"/>
            </w:tcBorders>
            <w:shd w:val="clear" w:color="auto" w:fill="FFFFFF"/>
          </w:tcPr>
          <w:p w14:paraId="7D3A29FF" w14:textId="0327BD31" w:rsidR="00B0591D" w:rsidRPr="008D1B3A" w:rsidRDefault="00B0591D" w:rsidP="008D1B3A">
            <w:pPr>
              <w:pStyle w:val="CETBodytext"/>
              <w:ind w:right="-1"/>
              <w:jc w:val="center"/>
              <w:rPr>
                <w:rFonts w:cs="Arial"/>
                <w:sz w:val="16"/>
                <w:szCs w:val="16"/>
              </w:rPr>
            </w:pPr>
            <w:r w:rsidRPr="008D1B3A">
              <w:rPr>
                <w:rFonts w:cs="Arial"/>
                <w:sz w:val="16"/>
                <w:szCs w:val="16"/>
              </w:rPr>
              <w:t>3</w:t>
            </w:r>
          </w:p>
        </w:tc>
        <w:tc>
          <w:tcPr>
            <w:tcW w:w="1275" w:type="dxa"/>
            <w:tcBorders>
              <w:top w:val="single" w:sz="4" w:space="0" w:color="008000"/>
              <w:bottom w:val="single" w:sz="12" w:space="0" w:color="008000"/>
            </w:tcBorders>
            <w:shd w:val="clear" w:color="auto" w:fill="FFFFFF"/>
          </w:tcPr>
          <w:p w14:paraId="3B6A237B" w14:textId="2691BD92" w:rsidR="00B0591D" w:rsidRPr="008D1B3A" w:rsidRDefault="00B0591D" w:rsidP="008D1B3A">
            <w:pPr>
              <w:pStyle w:val="CETBodytext"/>
              <w:ind w:right="-1"/>
              <w:jc w:val="center"/>
              <w:rPr>
                <w:rFonts w:cs="Arial"/>
                <w:sz w:val="16"/>
                <w:szCs w:val="16"/>
              </w:rPr>
            </w:pPr>
            <w:r w:rsidRPr="008D1B3A">
              <w:rPr>
                <w:rFonts w:cs="Arial"/>
                <w:sz w:val="16"/>
                <w:szCs w:val="16"/>
              </w:rPr>
              <w:t>4</w:t>
            </w:r>
          </w:p>
        </w:tc>
        <w:tc>
          <w:tcPr>
            <w:tcW w:w="1418" w:type="dxa"/>
            <w:tcBorders>
              <w:top w:val="single" w:sz="4" w:space="0" w:color="008000"/>
              <w:bottom w:val="single" w:sz="12" w:space="0" w:color="008000"/>
            </w:tcBorders>
            <w:shd w:val="clear" w:color="auto" w:fill="FFFFFF"/>
          </w:tcPr>
          <w:p w14:paraId="1FD87CA1" w14:textId="4022496E" w:rsidR="00B0591D" w:rsidRPr="008D1B3A" w:rsidRDefault="00B0591D" w:rsidP="008D1B3A">
            <w:pPr>
              <w:pStyle w:val="CETBodytext"/>
              <w:ind w:right="-1"/>
              <w:jc w:val="center"/>
              <w:rPr>
                <w:rFonts w:cs="Arial"/>
                <w:sz w:val="16"/>
                <w:szCs w:val="16"/>
              </w:rPr>
            </w:pPr>
            <w:r w:rsidRPr="008D1B3A">
              <w:rPr>
                <w:rFonts w:cs="Arial"/>
                <w:sz w:val="16"/>
                <w:szCs w:val="16"/>
              </w:rPr>
              <w:t>5</w:t>
            </w:r>
          </w:p>
        </w:tc>
        <w:tc>
          <w:tcPr>
            <w:tcW w:w="1134" w:type="dxa"/>
            <w:tcBorders>
              <w:top w:val="single" w:sz="4" w:space="0" w:color="008000"/>
              <w:bottom w:val="single" w:sz="12" w:space="0" w:color="008000"/>
              <w:right w:val="single" w:sz="12" w:space="0" w:color="FFFFFF" w:themeColor="background1"/>
            </w:tcBorders>
            <w:shd w:val="clear" w:color="auto" w:fill="FFFFFF"/>
          </w:tcPr>
          <w:p w14:paraId="7E896C8E" w14:textId="7E67E510" w:rsidR="00B0591D" w:rsidRPr="008D1B3A" w:rsidRDefault="00B0591D" w:rsidP="008D1B3A">
            <w:pPr>
              <w:pStyle w:val="CETBodytext"/>
              <w:ind w:right="-1"/>
              <w:jc w:val="center"/>
              <w:rPr>
                <w:rFonts w:cs="Arial"/>
                <w:sz w:val="16"/>
                <w:szCs w:val="16"/>
              </w:rPr>
            </w:pPr>
            <w:r w:rsidRPr="008D1B3A">
              <w:rPr>
                <w:rFonts w:cs="Arial"/>
                <w:sz w:val="16"/>
                <w:szCs w:val="16"/>
              </w:rPr>
              <w:t>6</w:t>
            </w:r>
          </w:p>
        </w:tc>
        <w:tc>
          <w:tcPr>
            <w:tcW w:w="992" w:type="dxa"/>
            <w:tcBorders>
              <w:top w:val="single" w:sz="4" w:space="0" w:color="008000"/>
              <w:left w:val="single" w:sz="12" w:space="0" w:color="FFFFFF" w:themeColor="background1"/>
              <w:bottom w:val="single" w:sz="12" w:space="0" w:color="008000"/>
            </w:tcBorders>
            <w:shd w:val="clear" w:color="auto" w:fill="FFFFFF"/>
          </w:tcPr>
          <w:p w14:paraId="028213CE" w14:textId="72CB8A6D" w:rsidR="00B0591D" w:rsidRPr="008D1B3A" w:rsidRDefault="00B0591D" w:rsidP="008D1B3A">
            <w:pPr>
              <w:pStyle w:val="CETBodytext"/>
              <w:ind w:right="-1"/>
              <w:jc w:val="center"/>
              <w:rPr>
                <w:rFonts w:cs="Arial"/>
                <w:sz w:val="16"/>
                <w:szCs w:val="16"/>
              </w:rPr>
            </w:pPr>
            <w:r w:rsidRPr="008D1B3A">
              <w:rPr>
                <w:rFonts w:cs="Arial"/>
                <w:sz w:val="16"/>
                <w:szCs w:val="16"/>
              </w:rPr>
              <w:t>7</w:t>
            </w:r>
          </w:p>
        </w:tc>
        <w:tc>
          <w:tcPr>
            <w:tcW w:w="710" w:type="dxa"/>
            <w:tcBorders>
              <w:top w:val="single" w:sz="4" w:space="0" w:color="008000"/>
              <w:bottom w:val="single" w:sz="12" w:space="0" w:color="008000"/>
            </w:tcBorders>
            <w:shd w:val="clear" w:color="auto" w:fill="FFFFFF"/>
          </w:tcPr>
          <w:p w14:paraId="70849EAB" w14:textId="77777777" w:rsidR="00B0591D" w:rsidRPr="008D1B3A" w:rsidRDefault="00B0591D" w:rsidP="008D1B3A">
            <w:pPr>
              <w:pStyle w:val="CETBodytext"/>
              <w:ind w:right="-1"/>
              <w:jc w:val="center"/>
              <w:rPr>
                <w:rFonts w:cs="Arial"/>
                <w:sz w:val="16"/>
                <w:szCs w:val="16"/>
              </w:rPr>
            </w:pPr>
          </w:p>
        </w:tc>
        <w:tc>
          <w:tcPr>
            <w:tcW w:w="424" w:type="dxa"/>
            <w:tcBorders>
              <w:top w:val="single" w:sz="4" w:space="0" w:color="008000"/>
              <w:bottom w:val="single" w:sz="12" w:space="0" w:color="008000"/>
            </w:tcBorders>
            <w:shd w:val="clear" w:color="auto" w:fill="FFFFFF"/>
          </w:tcPr>
          <w:p w14:paraId="6C227370" w14:textId="77777777" w:rsidR="00B0591D" w:rsidRPr="008D1B3A" w:rsidRDefault="00B0591D" w:rsidP="008D1B3A">
            <w:pPr>
              <w:pStyle w:val="CETBodytext"/>
              <w:ind w:right="-1"/>
              <w:jc w:val="center"/>
              <w:rPr>
                <w:rFonts w:cs="Arial"/>
                <w:sz w:val="16"/>
                <w:szCs w:val="16"/>
              </w:rPr>
            </w:pPr>
          </w:p>
        </w:tc>
      </w:tr>
    </w:tbl>
    <w:p w14:paraId="7E5901DD" w14:textId="010906B4" w:rsidR="002A72B2" w:rsidRPr="007300FC" w:rsidRDefault="00A43B76" w:rsidP="008D1B3A">
      <w:pPr>
        <w:pStyle w:val="CETBodytext"/>
      </w:pPr>
      <w:r w:rsidRPr="007300FC">
        <w:t>Once the ROA table is complete, Cause Consequences Diagrams can be generated from each record</w:t>
      </w:r>
      <w:r w:rsidR="00D76B41" w:rsidRPr="007300FC">
        <w:t xml:space="preserve"> according to the method proposed by </w:t>
      </w:r>
      <w:proofErr w:type="spellStart"/>
      <w:r w:rsidR="00D76B41" w:rsidRPr="007300FC">
        <w:t>Contini</w:t>
      </w:r>
      <w:proofErr w:type="spellEnd"/>
      <w:r w:rsidR="00D76B41" w:rsidRPr="007300FC">
        <w:t xml:space="preserve"> et al. </w:t>
      </w:r>
      <w:r w:rsidR="00D76B41" w:rsidRPr="007300FC">
        <w:fldChar w:fldCharType="begin"/>
      </w:r>
      <w:r w:rsidR="00D76B41" w:rsidRPr="007300FC">
        <w:instrText xml:space="preserve"> ADDIN ZOTERO_ITEM CSL_CITATION {"citationID":"0TiyWZWG","properties":{"formattedCitation":"(Contini et al., 2016)","plainCitation":"(Contini et al., 2016)","noteIndex":0},"citationItems":[{"id":22,"uris":["http://zotero.org/users/local/srvgdN1j/items/DLR7JDHS"],"uri":["http://zotero.org/users/local/srvgdN1j/items/DLR7JDHS"],"itemData":{"id":22,"type":"article-journal","archive":"Scopus","container-title":"Chemical Engineering Transactions","DOI":"10.3303/CET1653019","page":"109-114","title":"Comparison of classical and \"cause consequence diagrams\" Recursive Operability Analysis: The T2 Laboratories accident","volume":"53","author":[{"family":"Contini","given":"S."},{"family":"Contini","given":"P.M."},{"family":"Torretta","given":"V."},{"family":"Cattaneo","given":"C.S."},{"family":"Raboni","given":"M."},{"family":"Copelli","given":"S."}],"issued":{"date-parts":[["2016"]]}}}],"schema":"https://github.com/citation-style-language/schema/raw/master/csl-citation.json"} </w:instrText>
      </w:r>
      <w:r w:rsidR="00D76B41" w:rsidRPr="007300FC">
        <w:fldChar w:fldCharType="separate"/>
      </w:r>
      <w:r w:rsidR="00D76B41" w:rsidRPr="000A035B">
        <w:rPr>
          <w:rFonts w:cs="Arial"/>
        </w:rPr>
        <w:t>(Contini et al., 2016)</w:t>
      </w:r>
      <w:r w:rsidR="00D76B41" w:rsidRPr="007300FC">
        <w:fldChar w:fldCharType="end"/>
      </w:r>
      <w:r w:rsidRPr="007300FC">
        <w:t>. From the combination of all CCDs, the final fault tree is generated for each Top Event identified in the analysis.</w:t>
      </w:r>
    </w:p>
    <w:p w14:paraId="7B6C4BEE" w14:textId="3D701A92" w:rsidR="00B0591D" w:rsidRPr="007300FC" w:rsidRDefault="005F1C84" w:rsidP="008D1B3A">
      <w:pPr>
        <w:pStyle w:val="CETBodytext"/>
      </w:pPr>
      <w:r w:rsidRPr="007300FC">
        <w:t>In order to update</w:t>
      </w:r>
      <w:r w:rsidR="00D76B41" w:rsidRPr="007300FC">
        <w:t xml:space="preserve"> an analysis following process modifications, some data </w:t>
      </w:r>
      <w:r w:rsidR="000A035B">
        <w:t>are</w:t>
      </w:r>
      <w:r w:rsidR="000A035B" w:rsidRPr="007300FC">
        <w:t xml:space="preserve"> </w:t>
      </w:r>
      <w:r w:rsidR="00D76B41" w:rsidRPr="007300FC">
        <w:t>required</w:t>
      </w:r>
      <w:r w:rsidR="000A0A5E" w:rsidRPr="007300FC">
        <w:t>:</w:t>
      </w:r>
    </w:p>
    <w:p w14:paraId="6A6D9D3C" w14:textId="09E1D27F" w:rsidR="000A0A5E" w:rsidRPr="007300FC" w:rsidRDefault="000A0A5E" w:rsidP="008D1B3A">
      <w:pPr>
        <w:pStyle w:val="CETListbullets"/>
        <w:numPr>
          <w:ilvl w:val="0"/>
          <w:numId w:val="13"/>
        </w:numPr>
        <w:rPr>
          <w:lang w:val="en-US"/>
        </w:rPr>
      </w:pPr>
      <w:r w:rsidRPr="007300FC">
        <w:rPr>
          <w:lang w:val="en-US"/>
        </w:rPr>
        <w:t>Which components/human operation</w:t>
      </w:r>
      <w:r w:rsidR="000A035B">
        <w:rPr>
          <w:lang w:val="en-US"/>
        </w:rPr>
        <w:t>s</w:t>
      </w:r>
      <w:r w:rsidRPr="007300FC">
        <w:rPr>
          <w:lang w:val="en-US"/>
        </w:rPr>
        <w:t xml:space="preserve"> are involved?</w:t>
      </w:r>
    </w:p>
    <w:p w14:paraId="0A35E4E9" w14:textId="3C8DA437" w:rsidR="000A0A5E" w:rsidRPr="007300FC" w:rsidRDefault="000A0A5E" w:rsidP="008D1B3A">
      <w:pPr>
        <w:pStyle w:val="CETListbullets"/>
        <w:numPr>
          <w:ilvl w:val="0"/>
          <w:numId w:val="13"/>
        </w:numPr>
        <w:rPr>
          <w:lang w:val="en-US"/>
        </w:rPr>
      </w:pPr>
      <w:r w:rsidRPr="007300FC">
        <w:rPr>
          <w:lang w:val="en-US"/>
        </w:rPr>
        <w:t>Which process variables are affected by the new procedure?</w:t>
      </w:r>
    </w:p>
    <w:p w14:paraId="509B7784" w14:textId="67F6A43B" w:rsidR="000A0A5E" w:rsidRPr="007300FC" w:rsidRDefault="000A0A5E" w:rsidP="008D1B3A">
      <w:pPr>
        <w:pStyle w:val="CETListbullets"/>
        <w:numPr>
          <w:ilvl w:val="0"/>
          <w:numId w:val="13"/>
        </w:numPr>
        <w:rPr>
          <w:lang w:val="en-US"/>
        </w:rPr>
      </w:pPr>
      <w:r w:rsidRPr="007300FC">
        <w:rPr>
          <w:lang w:val="en-US"/>
        </w:rPr>
        <w:t>What are new failures/human errors involved?</w:t>
      </w:r>
    </w:p>
    <w:p w14:paraId="362FB4CD" w14:textId="452793E7" w:rsidR="003E0D15" w:rsidRPr="007300FC" w:rsidRDefault="003E0D15" w:rsidP="008D1B3A">
      <w:pPr>
        <w:pStyle w:val="CETListbullets"/>
        <w:numPr>
          <w:ilvl w:val="0"/>
          <w:numId w:val="13"/>
        </w:numPr>
        <w:rPr>
          <w:lang w:val="en-US"/>
        </w:rPr>
      </w:pPr>
      <w:r w:rsidRPr="007300FC">
        <w:rPr>
          <w:lang w:val="en-US"/>
        </w:rPr>
        <w:t>How new errors/procedures may impact the system?</w:t>
      </w:r>
    </w:p>
    <w:p w14:paraId="48406B9F" w14:textId="19D7A6F6" w:rsidR="000A0A5E" w:rsidRPr="007300FC" w:rsidRDefault="000A0A5E" w:rsidP="008D1B3A">
      <w:pPr>
        <w:pStyle w:val="CETListbullets"/>
        <w:ind w:left="0" w:firstLine="0"/>
        <w:rPr>
          <w:lang w:val="en-US"/>
        </w:rPr>
      </w:pPr>
      <w:r w:rsidRPr="007300FC">
        <w:rPr>
          <w:lang w:val="en-US"/>
        </w:rPr>
        <w:t xml:space="preserve">After </w:t>
      </w:r>
      <w:r w:rsidR="0030363B">
        <w:rPr>
          <w:lang w:val="en-US"/>
        </w:rPr>
        <w:t>such</w:t>
      </w:r>
      <w:r w:rsidRPr="007300FC">
        <w:rPr>
          <w:lang w:val="en-US"/>
        </w:rPr>
        <w:t xml:space="preserve"> information </w:t>
      </w:r>
      <w:r w:rsidR="000A035B">
        <w:rPr>
          <w:lang w:val="en-US"/>
        </w:rPr>
        <w:t>are</w:t>
      </w:r>
      <w:r w:rsidR="000A035B" w:rsidRPr="007300FC">
        <w:rPr>
          <w:lang w:val="en-US"/>
        </w:rPr>
        <w:t xml:space="preserve"> </w:t>
      </w:r>
      <w:r w:rsidRPr="007300FC">
        <w:rPr>
          <w:lang w:val="en-US"/>
        </w:rPr>
        <w:t>collected, the ROA table can be updated accordingly</w:t>
      </w:r>
      <w:r w:rsidR="00EF5BE2" w:rsidRPr="007300FC">
        <w:rPr>
          <w:lang w:val="en-US"/>
        </w:rPr>
        <w:t xml:space="preserve">, and so the </w:t>
      </w:r>
      <w:r w:rsidR="00E74345" w:rsidRPr="007300FC">
        <w:rPr>
          <w:lang w:val="en-US"/>
        </w:rPr>
        <w:t>f</w:t>
      </w:r>
      <w:r w:rsidR="00EF5BE2" w:rsidRPr="007300FC">
        <w:rPr>
          <w:lang w:val="en-US"/>
        </w:rPr>
        <w:t xml:space="preserve">ault </w:t>
      </w:r>
      <w:r w:rsidR="00E74345" w:rsidRPr="007300FC">
        <w:rPr>
          <w:lang w:val="en-US"/>
        </w:rPr>
        <w:t>t</w:t>
      </w:r>
      <w:r w:rsidR="00EF5BE2" w:rsidRPr="007300FC">
        <w:rPr>
          <w:lang w:val="en-US"/>
        </w:rPr>
        <w:t>rees and the estimation of the new probability of occurrence associated with the Top Event(s).</w:t>
      </w:r>
    </w:p>
    <w:p w14:paraId="04963A06" w14:textId="14D19E77" w:rsidR="00600535" w:rsidRPr="000A035B" w:rsidRDefault="00156985" w:rsidP="008D1B3A">
      <w:pPr>
        <w:pStyle w:val="CETheadingx"/>
        <w:spacing w:line="264" w:lineRule="auto"/>
      </w:pPr>
      <w:r w:rsidRPr="000A035B">
        <w:t>Case study</w:t>
      </w:r>
    </w:p>
    <w:p w14:paraId="0BD27923" w14:textId="61C53241" w:rsidR="00156985" w:rsidRPr="007300FC" w:rsidRDefault="00156985" w:rsidP="008D1B3A">
      <w:pPr>
        <w:pStyle w:val="CETBodytext"/>
      </w:pPr>
      <w:r w:rsidRPr="007300FC">
        <w:t>The polishing area of</w:t>
      </w:r>
      <w:r w:rsidR="003F1D33" w:rsidRPr="007300FC">
        <w:t xml:space="preserve"> the</w:t>
      </w:r>
      <w:r w:rsidRPr="007300FC">
        <w:t xml:space="preserve"> Zhong Rong Metal Products Co is considered as the case study for this work. On August 2</w:t>
      </w:r>
      <w:r w:rsidR="00CC3159">
        <w:t xml:space="preserve">, </w:t>
      </w:r>
      <w:r w:rsidRPr="007300FC">
        <w:t>2014, a catastrophic dust explosion occurred at an industrial facility in Kunshan (China)</w:t>
      </w:r>
      <w:r w:rsidR="003F1D33" w:rsidRPr="007300FC">
        <w:t xml:space="preserve"> </w:t>
      </w:r>
      <w:r w:rsidR="003F1D33" w:rsidRPr="007300FC">
        <w:fldChar w:fldCharType="begin"/>
      </w:r>
      <w:r w:rsidR="003F1D33" w:rsidRPr="007300FC">
        <w:instrText xml:space="preserve"> ADDIN ZOTERO_ITEM CSL_CITATION {"citationID":"2IBIdDXJ","properties":{"formattedCitation":"(Li et al., 2016)","plainCitation":"(Li et al., 2016)","noteIndex":0},"citationItems":[{"id":34,"uris":["http://zotero.org/users/local/srvgdN1j/items/LUR7F5KX"],"uri":["http://zotero.org/users/local/srvgdN1j/items/LUR7F5KX"],"itemData":{"id":34,"type":"article-journal","abstract":"On August 2, 2014 a catastrophic dust explosion occurred in a large industrial plant for polishing various aluminium-alloy parts in Kunshan, China. The explosion occurred during manual polishing of the surfaces of aluminium-alloy wheel hubs for the car industry. 75 people lost their lives immediately and another 185 were injured. Subsequently, 71 of the seriously injured also died, which increased the total loss of lives to 146. The direct economic loss of was 351 million yuan. This is probably one of the most serious dust explosion catastrophes known apart from some very major coal dust explosion disasters in coal mines. Based on measurements of explosion parameters of dust samples collected on the explosion site and on-site investigations and interviews, it was concluded that a series of consecutive explosions was initiated in one of the external dust filters. Then it propagated into the main building via the dust extraction ducting and further onto the second floor. At the same time the propagating in-house dust flame was sucked into the ducts leading to seven other external dust filters, which also exploded. On the basis of investigations on site after the explosion and subsequent laboratory experiments and data analyses it was concluded that the explosion was most probably initiated by self-ignition of contaminated aluminium-alloy dust in the dust collecting barrel below the external bag filter unit in which the initial primary explosion took place. General ignorance of the potential risk of dust explosions in industries producing fine metal dusts as a low-mass waste by-product is the most probable basic root cause of this catastrophic accident. Therefore, avoiding accumulation of deposits of such dusts indoors by good regular housekeeping and other means is regarded the most effective and practical way of loss prevention due to metal dust explosions in such plants. In addition, explosion isolation between dust collecting systems and workshops appears to be another important measure towards minimizing the consequences of such explosions.","container-title":"Journal of Loss Prevention in the Process Industries","DOI":"10.1016/j.jlp.2015.11.013","ISSN":"0950-4230","journalAbbreviation":"Journal of Loss Prevention in the Process Industries","page":"121-130","title":"A catastrophic aluminium-alloy dust explosion in China","volume":"39","author":[{"family":"Li","given":"G."},{"family":"Yang","given":"H.-X."},{"family":"Yuan","given":"C.-M."},{"family":"Eckhoff","given":"R.K."}],"issued":{"date-parts":[["2016",1,1]]}}}],"schema":"https://github.com/citation-style-language/schema/raw/master/csl-citation.json"} </w:instrText>
      </w:r>
      <w:r w:rsidR="003F1D33" w:rsidRPr="007300FC">
        <w:fldChar w:fldCharType="separate"/>
      </w:r>
      <w:r w:rsidR="003F1D33" w:rsidRPr="000A035B">
        <w:rPr>
          <w:rFonts w:cs="Arial"/>
        </w:rPr>
        <w:t>(Li et al., 2016)</w:t>
      </w:r>
      <w:r w:rsidR="003F1D33" w:rsidRPr="007300FC">
        <w:fldChar w:fldCharType="end"/>
      </w:r>
      <w:r w:rsidRPr="007300FC">
        <w:t>. The plant was dedicated to polishing aluminum-alloy wheel-hubs</w:t>
      </w:r>
      <w:r w:rsidR="00367CBE" w:rsidRPr="007300FC">
        <w:t>, with a workplace including about 350 workers</w:t>
      </w:r>
      <w:r w:rsidR="009E331C" w:rsidRPr="007300FC">
        <w:t>.</w:t>
      </w:r>
    </w:p>
    <w:p w14:paraId="24969310" w14:textId="77777777" w:rsidR="00D76B41" w:rsidRPr="007300FC" w:rsidRDefault="00D76B41" w:rsidP="008D1B3A">
      <w:pPr>
        <w:pStyle w:val="CETBodytext"/>
      </w:pPr>
      <w:r w:rsidRPr="007300FC">
        <w:rPr>
          <w:noProof/>
          <w:lang w:val="it-IT" w:eastAsia="it-IT"/>
        </w:rPr>
        <w:drawing>
          <wp:inline distT="0" distB="0" distL="0" distR="0" wp14:anchorId="3F9A2217" wp14:editId="1C99B173">
            <wp:extent cx="2316480" cy="1188764"/>
            <wp:effectExtent l="0" t="0" r="7620" b="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lantScheme.tiff"/>
                    <pic:cNvPicPr/>
                  </pic:nvPicPr>
                  <pic:blipFill rotWithShape="1">
                    <a:blip r:embed="rId11"/>
                    <a:srcRect l="6416" t="17534" r="3322" b="16955"/>
                    <a:stretch/>
                  </pic:blipFill>
                  <pic:spPr bwMode="auto">
                    <a:xfrm>
                      <a:off x="0" y="0"/>
                      <a:ext cx="2326560" cy="1193937"/>
                    </a:xfrm>
                    <a:prstGeom prst="rect">
                      <a:avLst/>
                    </a:prstGeom>
                    <a:ln>
                      <a:noFill/>
                    </a:ln>
                    <a:extLst>
                      <a:ext uri="{53640926-AAD7-44D8-BBD7-CCE9431645EC}">
                        <a14:shadowObscured xmlns:a14="http://schemas.microsoft.com/office/drawing/2010/main"/>
                      </a:ext>
                    </a:extLst>
                  </pic:spPr>
                </pic:pic>
              </a:graphicData>
            </a:graphic>
          </wp:inline>
        </w:drawing>
      </w:r>
    </w:p>
    <w:p w14:paraId="3F948409" w14:textId="5B600066" w:rsidR="00D76B41" w:rsidRPr="007300FC" w:rsidRDefault="00D76B41" w:rsidP="008D1B3A">
      <w:pPr>
        <w:pStyle w:val="CETCaption"/>
        <w:spacing w:before="120" w:after="120"/>
        <w:rPr>
          <w:lang w:val="en-US"/>
        </w:rPr>
      </w:pPr>
      <w:r w:rsidRPr="007300FC">
        <w:rPr>
          <w:lang w:val="en-US"/>
        </w:rPr>
        <w:t xml:space="preserve">Figure 1: Scheme for </w:t>
      </w:r>
      <w:r w:rsidR="00F64B3A">
        <w:rPr>
          <w:lang w:val="en-US"/>
        </w:rPr>
        <w:t>the</w:t>
      </w:r>
      <w:r w:rsidR="00F64B3A" w:rsidRPr="007300FC">
        <w:rPr>
          <w:lang w:val="en-US"/>
        </w:rPr>
        <w:t xml:space="preserve"> </w:t>
      </w:r>
      <w:r w:rsidRPr="007300FC">
        <w:rPr>
          <w:lang w:val="en-US"/>
        </w:rPr>
        <w:t>polishing line</w:t>
      </w:r>
    </w:p>
    <w:p w14:paraId="247DF7AD" w14:textId="2B59C941" w:rsidR="00156985" w:rsidRPr="007300FC" w:rsidRDefault="00D76B41" w:rsidP="008D1B3A">
      <w:pPr>
        <w:pStyle w:val="CETBodytext"/>
      </w:pPr>
      <w:r w:rsidRPr="007300FC">
        <w:t xml:space="preserve">The </w:t>
      </w:r>
      <w:r w:rsidR="00276A46">
        <w:t>plant</w:t>
      </w:r>
      <w:r w:rsidRPr="007300FC">
        <w:t xml:space="preserve"> was organized in 32 polishing production lines (16 </w:t>
      </w:r>
      <w:r w:rsidR="00276A46">
        <w:t xml:space="preserve">polishing </w:t>
      </w:r>
      <w:r w:rsidRPr="007300FC">
        <w:t xml:space="preserve">lines on the basement and 16 </w:t>
      </w:r>
      <w:r w:rsidR="00276A46">
        <w:t xml:space="preserve">polishing </w:t>
      </w:r>
      <w:r w:rsidRPr="007300FC">
        <w:t xml:space="preserve">lines on the first floor). Along each line, there were 12 working stations. </w:t>
      </w:r>
      <w:r w:rsidR="00F64B3A">
        <w:t>Each</w:t>
      </w:r>
      <w:r w:rsidR="00F64B3A" w:rsidRPr="007300FC">
        <w:t xml:space="preserve"> </w:t>
      </w:r>
      <w:r w:rsidRPr="007300FC">
        <w:t>2</w:t>
      </w:r>
      <w:r w:rsidR="00276A46">
        <w:t xml:space="preserve"> polishing</w:t>
      </w:r>
      <w:r w:rsidRPr="007300FC">
        <w:t xml:space="preserve"> lines, a dust venting </w:t>
      </w:r>
      <w:r w:rsidR="00276A46">
        <w:t>piping</w:t>
      </w:r>
      <w:r w:rsidR="00276A46" w:rsidRPr="007300FC">
        <w:t xml:space="preserve"> </w:t>
      </w:r>
      <w:r w:rsidRPr="007300FC">
        <w:t xml:space="preserve">was connected, with bag filters as equipment to purify the air (8 in total). After the cleaning operation, </w:t>
      </w:r>
      <w:r w:rsidR="00F64B3A">
        <w:t>which</w:t>
      </w:r>
      <w:r w:rsidR="00F64B3A" w:rsidRPr="007300FC">
        <w:t xml:space="preserve"> </w:t>
      </w:r>
      <w:r w:rsidRPr="007300FC">
        <w:t xml:space="preserve">was handled by a mechanical vibrating system, the residual dust was collected inside dedicated steel barrels, located at the bottom of each bag filter. It was highlighted that at a certain point, due to the breakdown of the electrical motor, the cleaning operation of the bag filters was manually handled by workers </w:t>
      </w:r>
      <w:r w:rsidRPr="007300FC">
        <w:fldChar w:fldCharType="begin"/>
      </w:r>
      <w:r w:rsidRPr="007300FC">
        <w:instrText xml:space="preserve"> ADDIN ZOTERO_ITEM CSL_CITATION {"citationID":"xWDTL0x0","properties":{"formattedCitation":"(Li et al., 2016)","plainCitation":"(Li et al., 2016)","noteIndex":0},"citationItems":[{"id":34,"uris":["http://zotero.org/users/local/srvgdN1j/items/LUR7F5KX"],"uri":["http://zotero.org/users/local/srvgdN1j/items/LUR7F5KX"],"itemData":{"id":34,"type":"article-journal","abstract":"On August 2, 2014 a catastrophic dust explosion occurred in a large industrial plant for polishing various aluminium-alloy parts in Kunshan, China. The explosion occurred during manual polishing of the surfaces of aluminium-alloy wheel hubs for the car industry. 75 people lost their lives immediately and another 185 were injured. Subsequently, 71 of the seriously injured also died, which increased the total loss of lives to 146. The direct economic loss of was 351 million yuan. This is probably one of the most serious dust explosion catastrophes known apart from some very major coal dust explosion disasters in coal mines. Based on measurements of explosion parameters of dust samples collected on the explosion site and on-site investigations and interviews, it was concluded that a series of consecutive explosions was initiated in one of the external dust filters. Then it propagated into the main building via the dust extraction ducting and further onto the second floor. At the same time the propagating in-house dust flame was sucked into the ducts leading to seven other external dust filters, which also exploded. On the basis of investigations on site after the explosion and subsequent laboratory experiments and data analyses it was concluded that the explosion was most probably initiated by self-ignition of contaminated aluminium-alloy dust in the dust collecting barrel below the external bag filter unit in which the initial primary explosion took place. General ignorance of the potential risk of dust explosions in industries producing fine metal dusts as a low-mass waste by-product is the most probable basic root cause of this catastrophic accident. Therefore, avoiding accumulation of deposits of such dusts indoors by good regular housekeeping and other means is regarded the most effective and practical way of loss prevention due to metal dust explosions in such plants. In addition, explosion isolation between dust collecting systems and workshops appears to be another important measure towards minimizing the consequences of such explosions.","container-title":"Journal of Loss Prevention in the Process Industries","DOI":"10.1016/j.jlp.2015.11.013","ISSN":"0950-4230","journalAbbreviation":"Journal of Loss Prevention in the Process Industries","page":"121-130","title":"A catastrophic aluminium-alloy dust explosion in China","volume":"39","author":[{"family":"Li","given":"G."},{"family":"Yang","given":"H.-X."},{"family":"Yuan","given":"C.-M."},{"family":"Eckhoff","given":"R.K."}],"issued":{"date-parts":[["2016",1,1]]}}}],"schema":"https://github.com/citation-style-language/schema/raw/master/csl-citation.json"} </w:instrText>
      </w:r>
      <w:r w:rsidRPr="007300FC">
        <w:fldChar w:fldCharType="separate"/>
      </w:r>
      <w:r w:rsidRPr="000A035B">
        <w:rPr>
          <w:rFonts w:cs="Arial"/>
        </w:rPr>
        <w:t>(Li et al., 2016)</w:t>
      </w:r>
      <w:r w:rsidRPr="007300FC">
        <w:fldChar w:fldCharType="end"/>
      </w:r>
      <w:r w:rsidRPr="007300FC">
        <w:t>.</w:t>
      </w:r>
      <w:r w:rsidR="008D1B3A">
        <w:t xml:space="preserve"> </w:t>
      </w:r>
      <w:r w:rsidR="00367CBE" w:rsidRPr="007300FC">
        <w:t xml:space="preserve">This fact contributed with </w:t>
      </w:r>
      <w:r w:rsidR="00CC3159">
        <w:t xml:space="preserve">to </w:t>
      </w:r>
      <w:r w:rsidR="00367CBE" w:rsidRPr="007300FC">
        <w:t xml:space="preserve">the accumulation of dust deposits inside the bag filter enclosure, allowing concentrations above the </w:t>
      </w:r>
      <w:r w:rsidR="00533196">
        <w:t>Minimum Explosive Concentration (</w:t>
      </w:r>
      <w:r w:rsidR="00367CBE" w:rsidRPr="007300FC">
        <w:t>MEC</w:t>
      </w:r>
      <w:r w:rsidR="00533196">
        <w:t>)</w:t>
      </w:r>
      <w:r w:rsidR="00367CBE" w:rsidRPr="007300FC">
        <w:t xml:space="preserve"> </w:t>
      </w:r>
      <w:r w:rsidR="00367CBE" w:rsidRPr="007300FC">
        <w:fldChar w:fldCharType="begin"/>
      </w:r>
      <w:r w:rsidR="00367CBE" w:rsidRPr="007300FC">
        <w:instrText xml:space="preserve"> ADDIN ZOTERO_ITEM CSL_CITATION {"citationID":"vGNZUBt6","properties":{"formattedCitation":"(Eckhoff, 2003)","plainCitation":"(Eckhoff, 2003)","noteIndex":0},"citationItems":[{"id":70,"uris":["http://zotero.org/users/local/srvgdN1j/items/ENT8UUWG"],"uri":["http://zotero.org/users/local/srvgdN1j/items/ENT8UUWG"],"itemData":{"id":70,"type":"book","ISBN":"978-0-7506-7602-1","language":"en","note":"DOI: 10.1016/B978-0-7506-7602-1.X5000-8","publisher":"Elsevier","source":"DOI.org (Crossref)","title":"Dust Explosions in the Process Industries","URL":"https://linkinghub.elsevier.com/retrieve/pii/B9780750676021X50008","author":[{"family":"Eckhoff","given":"Rolf K."}],"accessed":{"date-parts":[["2020",2,28]]},"issued":{"date-parts":[["2003"]]}}}],"schema":"https://github.com/citation-style-language/schema/raw/master/csl-citation.json"} </w:instrText>
      </w:r>
      <w:r w:rsidR="00367CBE" w:rsidRPr="007300FC">
        <w:fldChar w:fldCharType="separate"/>
      </w:r>
      <w:r w:rsidR="00367CBE" w:rsidRPr="000A035B">
        <w:rPr>
          <w:rFonts w:cs="Arial"/>
        </w:rPr>
        <w:t>(Eckhoff, 2003)</w:t>
      </w:r>
      <w:r w:rsidR="00367CBE" w:rsidRPr="007300FC">
        <w:fldChar w:fldCharType="end"/>
      </w:r>
      <w:r w:rsidR="00367CBE" w:rsidRPr="007300FC">
        <w:t xml:space="preserve">, that is 40 g/m³ </w:t>
      </w:r>
      <w:r w:rsidR="00367CBE" w:rsidRPr="007300FC">
        <w:fldChar w:fldCharType="begin"/>
      </w:r>
      <w:r w:rsidR="00367CBE" w:rsidRPr="007300FC">
        <w:instrText xml:space="preserve"> ADDIN ZOTERO_ITEM CSL_CITATION {"citationID":"IXgbzkzk","properties":{"formattedCitation":"(Li et al., 2016)","plainCitation":"(Li et al., 2016)","noteIndex":0},"citationItems":[{"id":34,"uris":["http://zotero.org/users/local/srvgdN1j/items/LUR7F5KX"],"uri":["http://zotero.org/users/local/srvgdN1j/items/LUR7F5KX"],"itemData":{"id":34,"type":"article-journal","abstract":"On August 2, 2014 a catastrophic dust explosion occurred in a large industrial plant for polishing various aluminium-alloy parts in Kunshan, China. The explosion occurred during manual polishing of the surfaces of aluminium-alloy wheel hubs for the car industry. 75 people lost their lives immediately and another 185 were injured. Subsequently, 71 of the seriously injured also died, which increased the total loss of lives to 146. The direct economic loss of was 351 million yuan. This is probably one of the most serious dust explosion catastrophes known apart from some very major coal dust explosion disasters in coal mines. Based on measurements of explosion parameters of dust samples collected on the explosion site and on-site investigations and interviews, it was concluded that a series of consecutive explosions was initiated in one of the external dust filters. Then it propagated into the main building via the dust extraction ducting and further onto the second floor. At the same time the propagating in-house dust flame was sucked into the ducts leading to seven other external dust filters, which also exploded. On the basis of investigations on site after the explosion and subsequent laboratory experiments and data analyses it was concluded that the explosion was most probably initiated by self-ignition of contaminated aluminium-alloy dust in the dust collecting barrel below the external bag filter unit in which the initial primary explosion took place. General ignorance of the potential risk of dust explosions in industries producing fine metal dusts as a low-mass waste by-product is the most probable basic root cause of this catastrophic accident. Therefore, avoiding accumulation of deposits of such dusts indoors by good regular housekeeping and other means is regarded the most effective and practical way of loss prevention due to metal dust explosions in such plants. In addition, explosion isolation between dust collecting systems and workshops appears to be another important measure towards minimizing the consequences of such explosions.","container-title":"Journal of Loss Prevention in the Process Industries","DOI":"10.1016/j.jlp.2015.11.013","ISSN":"0950-4230","journalAbbreviation":"Journal of Loss Prevention in the Process Industries","page":"121-130","title":"A catastrophic aluminium-alloy dust explosion in China","volume":"39","author":[{"family":"Li","given":"G."},{"family":"Yang","given":"H.-X."},{"family":"Yuan","given":"C.-M."},{"family":"Eckhoff","given":"R.K."}],"issued":{"date-parts":[["2016",1,1]]}}}],"schema":"https://github.com/citation-style-language/schema/raw/master/csl-citation.json"} </w:instrText>
      </w:r>
      <w:r w:rsidR="00367CBE" w:rsidRPr="007300FC">
        <w:fldChar w:fldCharType="separate"/>
      </w:r>
      <w:r w:rsidR="00367CBE" w:rsidRPr="000A035B">
        <w:rPr>
          <w:rFonts w:cs="Arial"/>
        </w:rPr>
        <w:t>(Li et al., 2016)</w:t>
      </w:r>
      <w:r w:rsidR="00367CBE" w:rsidRPr="007300FC">
        <w:fldChar w:fldCharType="end"/>
      </w:r>
      <w:r w:rsidR="00367CBE" w:rsidRPr="007300FC">
        <w:t xml:space="preserve">. The ignition source was supposed to be an </w:t>
      </w:r>
      <w:r w:rsidR="00CC3159">
        <w:t>exothermic</w:t>
      </w:r>
      <w:r w:rsidR="00CC3159" w:rsidRPr="007300FC">
        <w:t xml:space="preserve"> </w:t>
      </w:r>
      <w:r w:rsidR="00367CBE" w:rsidRPr="007300FC">
        <w:t>reaction between aluminum-alloy dust and water which accumulated inside the external collection barrels. Water would infiltrate inside a barrel due to abundant rains and corrosion of the steel bottom. From there</w:t>
      </w:r>
      <w:r w:rsidR="00575911">
        <w:t>,</w:t>
      </w:r>
      <w:r w:rsidR="00367CBE" w:rsidRPr="007300FC">
        <w:t xml:space="preserve"> a fire would trigger, reaching the</w:t>
      </w:r>
      <w:r w:rsidR="00533196">
        <w:t xml:space="preserve"> Minimum Ignition Temperature</w:t>
      </w:r>
      <w:r w:rsidR="00367CBE" w:rsidRPr="007300FC">
        <w:t xml:space="preserve"> </w:t>
      </w:r>
      <w:r w:rsidR="00533196">
        <w:t>(</w:t>
      </w:r>
      <w:r w:rsidR="00367CBE" w:rsidRPr="007300FC">
        <w:t>MIT</w:t>
      </w:r>
      <w:r w:rsidR="00533196">
        <w:t>)</w:t>
      </w:r>
      <w:r w:rsidR="00575911">
        <w:t xml:space="preserve"> </w:t>
      </w:r>
      <w:r w:rsidR="00367CBE" w:rsidRPr="007300FC">
        <w:fldChar w:fldCharType="begin"/>
      </w:r>
      <w:r w:rsidR="00367CBE" w:rsidRPr="007300FC">
        <w:instrText xml:space="preserve"> ADDIN ZOTERO_ITEM CSL_CITATION {"citationID":"PQSmeOO1","properties":{"formattedCitation":"(Eckhoff, 2003)","plainCitation":"(Eckhoff, 2003)","noteIndex":0},"citationItems":[{"id":70,"uris":["http://zotero.org/users/local/srvgdN1j/items/ENT8UUWG"],"uri":["http://zotero.org/users/local/srvgdN1j/items/ENT8UUWG"],"itemData":{"id":70,"type":"book","ISBN":"978-0-7506-7602-1","language":"en","note":"DOI: 10.1016/B978-0-7506-7602-1.X5000-8","publisher":"Elsevier","source":"DOI.org (Crossref)","title":"Dust Explosions in the Process Industries","URL":"https://linkinghub.elsevier.com/retrieve/pii/B9780750676021X50008","author":[{"family":"Eckhoff","given":"Rolf K."}],"accessed":{"date-parts":[["2020",2,28]]},"issued":{"date-parts":[["2003"]]}}}],"schema":"https://github.com/citation-style-language/schema/raw/master/csl-citation.json"} </w:instrText>
      </w:r>
      <w:r w:rsidR="00367CBE" w:rsidRPr="007300FC">
        <w:fldChar w:fldCharType="separate"/>
      </w:r>
      <w:r w:rsidR="00367CBE" w:rsidRPr="000A035B">
        <w:rPr>
          <w:rFonts w:cs="Arial"/>
        </w:rPr>
        <w:t>(Eckhoff, 2003)</w:t>
      </w:r>
      <w:r w:rsidR="00367CBE" w:rsidRPr="007300FC">
        <w:fldChar w:fldCharType="end"/>
      </w:r>
      <w:r w:rsidR="00367CBE" w:rsidRPr="007300FC">
        <w:t xml:space="preserve"> of the dust cloud, that is 540°C </w:t>
      </w:r>
      <w:r w:rsidR="00367CBE" w:rsidRPr="007300FC">
        <w:fldChar w:fldCharType="begin"/>
      </w:r>
      <w:r w:rsidR="00367CBE" w:rsidRPr="007300FC">
        <w:instrText xml:space="preserve"> ADDIN ZOTERO_ITEM CSL_CITATION {"citationID":"j8HEFWiT","properties":{"formattedCitation":"(Li et al., 2016)","plainCitation":"(Li et al., 2016)","noteIndex":0},"citationItems":[{"id":34,"uris":["http://zotero.org/users/local/srvgdN1j/items/LUR7F5KX"],"uri":["http://zotero.org/users/local/srvgdN1j/items/LUR7F5KX"],"itemData":{"id":34,"type":"article-journal","abstract":"On August 2, 2014 a catastrophic dust explosion occurred in a large industrial plant for polishing various aluminium-alloy parts in Kunshan, China. The explosion occurred during manual polishing of the surfaces of aluminium-alloy wheel hubs for the car industry. 75 people lost their lives immediately and another 185 were injured. Subsequently, 71 of the seriously injured also died, which increased the total loss of lives to 146. The direct economic loss of was 351 million yuan. This is probably one of the most serious dust explosion catastrophes known apart from some very major coal dust explosion disasters in coal mines. Based on measurements of explosion parameters of dust samples collected on the explosion site and on-site investigations and interviews, it was concluded that a series of consecutive explosions was initiated in one of the external dust filters. Then it propagated into the main building via the dust extraction ducting and further onto the second floor. At the same time the propagating in-house dust flame was sucked into the ducts leading to seven other external dust filters, which also exploded. On the basis of investigations on site after the explosion and subsequent laboratory experiments and data analyses it was concluded that the explosion was most probably initiated by self-ignition of contaminated aluminium-alloy dust in the dust collecting barrel below the external bag filter unit in which the initial primary explosion took place. General ignorance of the potential risk of dust explosions in industries producing fine metal dusts as a low-mass waste by-product is the most probable basic root cause of this catastrophic accident. Therefore, avoiding accumulation of deposits of such dusts indoors by good regular housekeeping and other means is regarded the most effective and practical way of loss prevention due to metal dust explosions in such plants. In addition, explosion isolation between dust collecting systems and workshops appears to be another important measure towards minimizing the consequences of such explosions.","container-title":"Journal of Loss Prevention in the Process Industries","DOI":"10.1016/j.jlp.2015.11.013","ISSN":"0950-4230","journalAbbreviation":"Journal of Loss Prevention in the Process Industries","page":"121-130","title":"A catastrophic aluminium-alloy dust explosion in China","volume":"39","author":[{"family":"Li","given":"G."},{"family":"Yang","given":"H.-X."},{"family":"Yuan","given":"C.-M."},{"family":"Eckhoff","given":"R.K."}],"issued":{"date-parts":[["2016",1,1]]}}}],"schema":"https://github.com/citation-style-language/schema/raw/master/csl-citation.json"} </w:instrText>
      </w:r>
      <w:r w:rsidR="00367CBE" w:rsidRPr="007300FC">
        <w:fldChar w:fldCharType="separate"/>
      </w:r>
      <w:r w:rsidR="00367CBE" w:rsidRPr="000A035B">
        <w:rPr>
          <w:rFonts w:cs="Arial"/>
        </w:rPr>
        <w:t>(Li et al., 2016)</w:t>
      </w:r>
      <w:r w:rsidR="00367CBE" w:rsidRPr="007300FC">
        <w:fldChar w:fldCharType="end"/>
      </w:r>
      <w:r w:rsidR="00367CBE" w:rsidRPr="007300FC">
        <w:t xml:space="preserve">. In order to apply the proposed method, a ROA-CCD on the original plant must be carried out. A single line will be considered as example, since all the 12 working stations can be considered equal. Figure </w:t>
      </w:r>
      <w:r w:rsidRPr="007300FC">
        <w:t>1</w:t>
      </w:r>
      <w:r w:rsidR="00367CBE" w:rsidRPr="007300FC">
        <w:t xml:space="preserve"> represents </w:t>
      </w:r>
      <w:r w:rsidR="008B6466" w:rsidRPr="007300FC">
        <w:t>a</w:t>
      </w:r>
      <w:r w:rsidR="00367CBE" w:rsidRPr="007300FC">
        <w:t xml:space="preserve"> line, highlighting the </w:t>
      </w:r>
      <w:r w:rsidR="00791DCC" w:rsidRPr="007300FC">
        <w:t>nodes for the analysis.</w:t>
      </w:r>
    </w:p>
    <w:p w14:paraId="4C1A4A19" w14:textId="77777777" w:rsidR="008243B5" w:rsidRPr="007300FC" w:rsidRDefault="008243B5" w:rsidP="008D1B3A">
      <w:pPr>
        <w:pStyle w:val="CETTabletitle"/>
        <w:spacing w:line="264" w:lineRule="auto"/>
        <w:rPr>
          <w:lang w:val="en-US"/>
        </w:rPr>
      </w:pPr>
      <w:r w:rsidRPr="007300FC">
        <w:rPr>
          <w:lang w:val="en-US"/>
        </w:rPr>
        <w:lastRenderedPageBreak/>
        <w:t>Table 2: ROA table for the regular process (node 1)</w:t>
      </w:r>
    </w:p>
    <w:tbl>
      <w:tblPr>
        <w:tblW w:w="8931" w:type="dxa"/>
        <w:tblBorders>
          <w:top w:val="single" w:sz="12" w:space="0" w:color="008000"/>
          <w:bottom w:val="single" w:sz="12" w:space="0" w:color="008000"/>
        </w:tblBorders>
        <w:shd w:val="clear" w:color="auto" w:fill="FFFFFF"/>
        <w:tblLayout w:type="fixed"/>
        <w:tblCellMar>
          <w:left w:w="0" w:type="dxa"/>
          <w:right w:w="0" w:type="dxa"/>
        </w:tblCellMar>
        <w:tblLook w:val="00A0" w:firstRow="1" w:lastRow="0" w:firstColumn="1" w:lastColumn="0" w:noHBand="0" w:noVBand="0"/>
      </w:tblPr>
      <w:tblGrid>
        <w:gridCol w:w="426"/>
        <w:gridCol w:w="425"/>
        <w:gridCol w:w="992"/>
        <w:gridCol w:w="1135"/>
        <w:gridCol w:w="1558"/>
        <w:gridCol w:w="851"/>
        <w:gridCol w:w="1134"/>
        <w:gridCol w:w="850"/>
        <w:gridCol w:w="1136"/>
        <w:gridCol w:w="424"/>
      </w:tblGrid>
      <w:tr w:rsidR="008243B5" w:rsidRPr="008D1B3A" w14:paraId="679970F6" w14:textId="77777777" w:rsidTr="005F3C40">
        <w:tc>
          <w:tcPr>
            <w:tcW w:w="426" w:type="dxa"/>
            <w:vMerge w:val="restart"/>
            <w:tcBorders>
              <w:top w:val="single" w:sz="12" w:space="0" w:color="008000"/>
            </w:tcBorders>
            <w:shd w:val="clear" w:color="auto" w:fill="FFFFFF"/>
          </w:tcPr>
          <w:p w14:paraId="27998291" w14:textId="77777777" w:rsidR="008243B5" w:rsidRPr="008D1B3A" w:rsidRDefault="008243B5" w:rsidP="008D1B3A">
            <w:pPr>
              <w:pStyle w:val="CETBodytext"/>
              <w:jc w:val="center"/>
              <w:rPr>
                <w:sz w:val="16"/>
                <w:szCs w:val="16"/>
              </w:rPr>
            </w:pPr>
            <w:r w:rsidRPr="008D1B3A">
              <w:rPr>
                <w:sz w:val="16"/>
                <w:szCs w:val="16"/>
              </w:rPr>
              <w:t>Rec</w:t>
            </w:r>
          </w:p>
        </w:tc>
        <w:tc>
          <w:tcPr>
            <w:tcW w:w="425" w:type="dxa"/>
            <w:vMerge w:val="restart"/>
            <w:tcBorders>
              <w:top w:val="single" w:sz="12" w:space="0" w:color="008000"/>
            </w:tcBorders>
            <w:shd w:val="clear" w:color="auto" w:fill="FFFFFF"/>
          </w:tcPr>
          <w:p w14:paraId="4732B437" w14:textId="77777777" w:rsidR="008243B5" w:rsidRPr="008D1B3A" w:rsidRDefault="008243B5" w:rsidP="008D1B3A">
            <w:pPr>
              <w:pStyle w:val="CETBodytext"/>
              <w:jc w:val="center"/>
              <w:rPr>
                <w:sz w:val="16"/>
                <w:szCs w:val="16"/>
              </w:rPr>
            </w:pPr>
            <w:r w:rsidRPr="008D1B3A">
              <w:rPr>
                <w:sz w:val="16"/>
                <w:szCs w:val="16"/>
              </w:rPr>
              <w:t>NDV</w:t>
            </w:r>
          </w:p>
        </w:tc>
        <w:tc>
          <w:tcPr>
            <w:tcW w:w="992" w:type="dxa"/>
            <w:vMerge w:val="restart"/>
            <w:tcBorders>
              <w:top w:val="single" w:sz="12" w:space="0" w:color="008000"/>
            </w:tcBorders>
            <w:shd w:val="clear" w:color="auto" w:fill="FFFFFF"/>
          </w:tcPr>
          <w:p w14:paraId="7F387D04" w14:textId="77777777" w:rsidR="008243B5" w:rsidRPr="008D1B3A" w:rsidRDefault="008243B5" w:rsidP="008D1B3A">
            <w:pPr>
              <w:pStyle w:val="CETBodytext"/>
              <w:jc w:val="center"/>
              <w:rPr>
                <w:sz w:val="16"/>
                <w:szCs w:val="16"/>
              </w:rPr>
            </w:pPr>
            <w:r w:rsidRPr="008D1B3A">
              <w:rPr>
                <w:sz w:val="16"/>
                <w:szCs w:val="16"/>
              </w:rPr>
              <w:t>Causes</w:t>
            </w:r>
          </w:p>
        </w:tc>
        <w:tc>
          <w:tcPr>
            <w:tcW w:w="1135" w:type="dxa"/>
            <w:vMerge w:val="restart"/>
            <w:tcBorders>
              <w:top w:val="single" w:sz="12" w:space="0" w:color="008000"/>
            </w:tcBorders>
            <w:shd w:val="clear" w:color="auto" w:fill="FFFFFF"/>
          </w:tcPr>
          <w:p w14:paraId="3520F6E5" w14:textId="77777777" w:rsidR="008243B5" w:rsidRPr="008D1B3A" w:rsidRDefault="008243B5" w:rsidP="008D1B3A">
            <w:pPr>
              <w:pStyle w:val="CETBodytext"/>
              <w:ind w:right="-1"/>
              <w:jc w:val="center"/>
              <w:rPr>
                <w:rFonts w:cs="Arial"/>
                <w:sz w:val="16"/>
                <w:szCs w:val="16"/>
              </w:rPr>
            </w:pPr>
            <w:r w:rsidRPr="008D1B3A">
              <w:rPr>
                <w:sz w:val="16"/>
                <w:szCs w:val="16"/>
              </w:rPr>
              <w:t>Cons.</w:t>
            </w:r>
          </w:p>
        </w:tc>
        <w:tc>
          <w:tcPr>
            <w:tcW w:w="1558" w:type="dxa"/>
            <w:vMerge w:val="restart"/>
            <w:tcBorders>
              <w:top w:val="single" w:sz="12" w:space="0" w:color="008000"/>
              <w:right w:val="single" w:sz="12" w:space="0" w:color="FFFFFF" w:themeColor="background1"/>
            </w:tcBorders>
            <w:shd w:val="clear" w:color="auto" w:fill="FFFFFF"/>
          </w:tcPr>
          <w:p w14:paraId="4CAC6D28" w14:textId="77777777" w:rsidR="008243B5" w:rsidRPr="008D1B3A" w:rsidRDefault="008243B5" w:rsidP="008D1B3A">
            <w:pPr>
              <w:pStyle w:val="CETBodytext"/>
              <w:ind w:right="-1"/>
              <w:jc w:val="center"/>
              <w:rPr>
                <w:rFonts w:cs="Arial"/>
                <w:sz w:val="16"/>
                <w:szCs w:val="16"/>
              </w:rPr>
            </w:pPr>
            <w:r w:rsidRPr="008D1B3A">
              <w:rPr>
                <w:sz w:val="16"/>
                <w:szCs w:val="16"/>
              </w:rPr>
              <w:t xml:space="preserve">Plant state with protections working </w:t>
            </w:r>
          </w:p>
        </w:tc>
        <w:tc>
          <w:tcPr>
            <w:tcW w:w="2835" w:type="dxa"/>
            <w:gridSpan w:val="3"/>
            <w:tcBorders>
              <w:top w:val="single" w:sz="12" w:space="0" w:color="008000"/>
              <w:left w:val="single" w:sz="12" w:space="0" w:color="FFFFFF" w:themeColor="background1"/>
              <w:bottom w:val="single" w:sz="4" w:space="0" w:color="008000"/>
            </w:tcBorders>
            <w:shd w:val="clear" w:color="auto" w:fill="FFFFFF"/>
          </w:tcPr>
          <w:p w14:paraId="0DE479B1" w14:textId="77777777" w:rsidR="008243B5" w:rsidRPr="008D1B3A" w:rsidRDefault="008243B5" w:rsidP="008D1B3A">
            <w:pPr>
              <w:pStyle w:val="CETBodytext"/>
              <w:ind w:right="-1"/>
              <w:jc w:val="center"/>
              <w:rPr>
                <w:rFonts w:cs="Arial"/>
                <w:sz w:val="16"/>
                <w:szCs w:val="16"/>
              </w:rPr>
            </w:pPr>
            <w:r w:rsidRPr="008D1B3A">
              <w:rPr>
                <w:sz w:val="16"/>
                <w:szCs w:val="16"/>
              </w:rPr>
              <w:t>Protections</w:t>
            </w:r>
          </w:p>
        </w:tc>
        <w:tc>
          <w:tcPr>
            <w:tcW w:w="1136" w:type="dxa"/>
            <w:tcBorders>
              <w:top w:val="single" w:sz="12" w:space="0" w:color="008000"/>
              <w:bottom w:val="nil"/>
            </w:tcBorders>
            <w:shd w:val="clear" w:color="auto" w:fill="FFFFFF"/>
          </w:tcPr>
          <w:p w14:paraId="111D2CD5" w14:textId="77777777" w:rsidR="008243B5" w:rsidRPr="008D1B3A" w:rsidRDefault="008243B5" w:rsidP="008D1B3A">
            <w:pPr>
              <w:pStyle w:val="CETBodytext"/>
              <w:ind w:right="-1"/>
              <w:jc w:val="center"/>
              <w:rPr>
                <w:rFonts w:cs="Arial"/>
                <w:sz w:val="16"/>
                <w:szCs w:val="16"/>
              </w:rPr>
            </w:pPr>
            <w:r w:rsidRPr="008D1B3A">
              <w:rPr>
                <w:sz w:val="16"/>
                <w:szCs w:val="16"/>
              </w:rPr>
              <w:t>Notes</w:t>
            </w:r>
          </w:p>
        </w:tc>
        <w:tc>
          <w:tcPr>
            <w:tcW w:w="424" w:type="dxa"/>
            <w:tcBorders>
              <w:top w:val="single" w:sz="12" w:space="0" w:color="008000"/>
              <w:bottom w:val="nil"/>
            </w:tcBorders>
            <w:shd w:val="clear" w:color="auto" w:fill="FFFFFF"/>
          </w:tcPr>
          <w:p w14:paraId="274D9D54" w14:textId="77777777" w:rsidR="008243B5" w:rsidRPr="008D1B3A" w:rsidRDefault="008243B5" w:rsidP="008D1B3A">
            <w:pPr>
              <w:pStyle w:val="CETBodytext"/>
              <w:ind w:right="-1"/>
              <w:jc w:val="center"/>
              <w:rPr>
                <w:rFonts w:cs="Arial"/>
                <w:sz w:val="16"/>
                <w:szCs w:val="16"/>
              </w:rPr>
            </w:pPr>
            <w:r w:rsidRPr="008D1B3A">
              <w:rPr>
                <w:sz w:val="16"/>
                <w:szCs w:val="16"/>
              </w:rPr>
              <w:t>TE</w:t>
            </w:r>
          </w:p>
        </w:tc>
      </w:tr>
      <w:tr w:rsidR="008243B5" w:rsidRPr="008D1B3A" w14:paraId="38B4C945" w14:textId="77777777" w:rsidTr="005F3C40">
        <w:tc>
          <w:tcPr>
            <w:tcW w:w="426" w:type="dxa"/>
            <w:vMerge/>
            <w:shd w:val="clear" w:color="auto" w:fill="FFFFFF"/>
          </w:tcPr>
          <w:p w14:paraId="048F7838" w14:textId="77777777" w:rsidR="008243B5" w:rsidRPr="008D1B3A" w:rsidRDefault="008243B5" w:rsidP="008D1B3A">
            <w:pPr>
              <w:pStyle w:val="CETBodytext"/>
              <w:jc w:val="center"/>
              <w:rPr>
                <w:sz w:val="16"/>
                <w:szCs w:val="16"/>
              </w:rPr>
            </w:pPr>
          </w:p>
        </w:tc>
        <w:tc>
          <w:tcPr>
            <w:tcW w:w="425" w:type="dxa"/>
            <w:vMerge/>
            <w:shd w:val="clear" w:color="auto" w:fill="FFFFFF"/>
          </w:tcPr>
          <w:p w14:paraId="0F03B092" w14:textId="77777777" w:rsidR="008243B5" w:rsidRPr="008D1B3A" w:rsidRDefault="008243B5" w:rsidP="008D1B3A">
            <w:pPr>
              <w:pStyle w:val="CETBodytext"/>
              <w:jc w:val="center"/>
              <w:rPr>
                <w:sz w:val="16"/>
                <w:szCs w:val="16"/>
              </w:rPr>
            </w:pPr>
          </w:p>
        </w:tc>
        <w:tc>
          <w:tcPr>
            <w:tcW w:w="992" w:type="dxa"/>
            <w:vMerge/>
            <w:shd w:val="clear" w:color="auto" w:fill="FFFFFF"/>
          </w:tcPr>
          <w:p w14:paraId="1B999BAC" w14:textId="77777777" w:rsidR="008243B5" w:rsidRPr="008D1B3A" w:rsidRDefault="008243B5" w:rsidP="008D1B3A">
            <w:pPr>
              <w:pStyle w:val="CETBodytext"/>
              <w:jc w:val="center"/>
              <w:rPr>
                <w:sz w:val="16"/>
                <w:szCs w:val="16"/>
              </w:rPr>
            </w:pPr>
          </w:p>
        </w:tc>
        <w:tc>
          <w:tcPr>
            <w:tcW w:w="1135" w:type="dxa"/>
            <w:vMerge/>
            <w:shd w:val="clear" w:color="auto" w:fill="FFFFFF"/>
          </w:tcPr>
          <w:p w14:paraId="6EF5C5A9" w14:textId="77777777" w:rsidR="008243B5" w:rsidRPr="008D1B3A" w:rsidRDefault="008243B5" w:rsidP="008D1B3A">
            <w:pPr>
              <w:pStyle w:val="CETBodytext"/>
              <w:ind w:right="-1"/>
              <w:jc w:val="center"/>
              <w:rPr>
                <w:sz w:val="16"/>
                <w:szCs w:val="16"/>
              </w:rPr>
            </w:pPr>
          </w:p>
        </w:tc>
        <w:tc>
          <w:tcPr>
            <w:tcW w:w="1558" w:type="dxa"/>
            <w:vMerge/>
            <w:tcBorders>
              <w:right w:val="single" w:sz="12" w:space="0" w:color="FFFFFF" w:themeColor="background1"/>
            </w:tcBorders>
            <w:shd w:val="clear" w:color="auto" w:fill="FFFFFF"/>
          </w:tcPr>
          <w:p w14:paraId="65ACDCBA" w14:textId="77777777" w:rsidR="008243B5" w:rsidRPr="008D1B3A" w:rsidRDefault="008243B5" w:rsidP="008D1B3A">
            <w:pPr>
              <w:pStyle w:val="CETBodytext"/>
              <w:ind w:right="-1"/>
              <w:jc w:val="center"/>
              <w:rPr>
                <w:sz w:val="16"/>
                <w:szCs w:val="16"/>
              </w:rPr>
            </w:pPr>
          </w:p>
        </w:tc>
        <w:tc>
          <w:tcPr>
            <w:tcW w:w="1985" w:type="dxa"/>
            <w:gridSpan w:val="2"/>
            <w:tcBorders>
              <w:top w:val="single" w:sz="4" w:space="0" w:color="008000"/>
              <w:left w:val="single" w:sz="12" w:space="0" w:color="FFFFFF" w:themeColor="background1"/>
              <w:bottom w:val="single" w:sz="4" w:space="0" w:color="008000"/>
            </w:tcBorders>
            <w:shd w:val="clear" w:color="auto" w:fill="FFFFFF"/>
          </w:tcPr>
          <w:p w14:paraId="339CC0FC" w14:textId="77777777" w:rsidR="008243B5" w:rsidRPr="008D1B3A" w:rsidRDefault="008243B5" w:rsidP="008D1B3A">
            <w:pPr>
              <w:pStyle w:val="CETBodytext"/>
              <w:ind w:right="-1"/>
              <w:jc w:val="center"/>
              <w:rPr>
                <w:sz w:val="16"/>
                <w:szCs w:val="16"/>
              </w:rPr>
            </w:pPr>
            <w:r w:rsidRPr="008D1B3A">
              <w:rPr>
                <w:sz w:val="16"/>
                <w:szCs w:val="16"/>
              </w:rPr>
              <w:t>Manual</w:t>
            </w:r>
          </w:p>
        </w:tc>
        <w:tc>
          <w:tcPr>
            <w:tcW w:w="850" w:type="dxa"/>
            <w:vMerge w:val="restart"/>
            <w:tcBorders>
              <w:top w:val="single" w:sz="4" w:space="0" w:color="008000"/>
            </w:tcBorders>
            <w:shd w:val="clear" w:color="auto" w:fill="FFFFFF"/>
          </w:tcPr>
          <w:p w14:paraId="1FA44F3A" w14:textId="77777777" w:rsidR="008243B5" w:rsidRPr="008D1B3A" w:rsidRDefault="008243B5" w:rsidP="008D1B3A">
            <w:pPr>
              <w:pStyle w:val="CETBodytext"/>
              <w:ind w:right="-1"/>
              <w:jc w:val="center"/>
              <w:rPr>
                <w:sz w:val="16"/>
                <w:szCs w:val="16"/>
              </w:rPr>
            </w:pPr>
            <w:r w:rsidRPr="008D1B3A">
              <w:rPr>
                <w:sz w:val="16"/>
                <w:szCs w:val="16"/>
              </w:rPr>
              <w:t>Automatic safety means</w:t>
            </w:r>
          </w:p>
        </w:tc>
        <w:tc>
          <w:tcPr>
            <w:tcW w:w="1560" w:type="dxa"/>
            <w:gridSpan w:val="2"/>
            <w:vMerge w:val="restart"/>
            <w:tcBorders>
              <w:top w:val="nil"/>
              <w:bottom w:val="single" w:sz="4" w:space="0" w:color="auto"/>
            </w:tcBorders>
            <w:shd w:val="clear" w:color="auto" w:fill="FFFFFF"/>
          </w:tcPr>
          <w:p w14:paraId="7D802913" w14:textId="77777777" w:rsidR="008243B5" w:rsidRPr="008D1B3A" w:rsidRDefault="008243B5" w:rsidP="008D1B3A">
            <w:pPr>
              <w:pStyle w:val="CETBodytext"/>
              <w:ind w:right="-1"/>
              <w:jc w:val="center"/>
              <w:rPr>
                <w:sz w:val="16"/>
                <w:szCs w:val="16"/>
              </w:rPr>
            </w:pPr>
          </w:p>
        </w:tc>
      </w:tr>
      <w:tr w:rsidR="008243B5" w:rsidRPr="008D1B3A" w14:paraId="1B6A1CB8" w14:textId="77777777" w:rsidTr="005F3C40">
        <w:tc>
          <w:tcPr>
            <w:tcW w:w="426" w:type="dxa"/>
            <w:vMerge/>
            <w:tcBorders>
              <w:bottom w:val="single" w:sz="4" w:space="0" w:color="008000"/>
            </w:tcBorders>
            <w:shd w:val="clear" w:color="auto" w:fill="FFFFFF"/>
          </w:tcPr>
          <w:p w14:paraId="0A9A3037" w14:textId="77777777" w:rsidR="008243B5" w:rsidRPr="008D1B3A" w:rsidRDefault="008243B5" w:rsidP="008D1B3A">
            <w:pPr>
              <w:pStyle w:val="CETBodytext"/>
              <w:jc w:val="center"/>
              <w:rPr>
                <w:sz w:val="16"/>
                <w:szCs w:val="16"/>
              </w:rPr>
            </w:pPr>
          </w:p>
        </w:tc>
        <w:tc>
          <w:tcPr>
            <w:tcW w:w="425" w:type="dxa"/>
            <w:vMerge/>
            <w:tcBorders>
              <w:bottom w:val="single" w:sz="4" w:space="0" w:color="008000"/>
            </w:tcBorders>
            <w:shd w:val="clear" w:color="auto" w:fill="FFFFFF"/>
          </w:tcPr>
          <w:p w14:paraId="583860C8" w14:textId="77777777" w:rsidR="008243B5" w:rsidRPr="008D1B3A" w:rsidRDefault="008243B5" w:rsidP="008D1B3A">
            <w:pPr>
              <w:pStyle w:val="CETBodytext"/>
              <w:jc w:val="center"/>
              <w:rPr>
                <w:sz w:val="16"/>
                <w:szCs w:val="16"/>
              </w:rPr>
            </w:pPr>
          </w:p>
        </w:tc>
        <w:tc>
          <w:tcPr>
            <w:tcW w:w="992" w:type="dxa"/>
            <w:vMerge/>
            <w:tcBorders>
              <w:bottom w:val="single" w:sz="4" w:space="0" w:color="008000"/>
            </w:tcBorders>
            <w:shd w:val="clear" w:color="auto" w:fill="FFFFFF"/>
          </w:tcPr>
          <w:p w14:paraId="05E5B858" w14:textId="77777777" w:rsidR="008243B5" w:rsidRPr="008D1B3A" w:rsidRDefault="008243B5" w:rsidP="008D1B3A">
            <w:pPr>
              <w:pStyle w:val="CETBodytext"/>
              <w:jc w:val="center"/>
              <w:rPr>
                <w:sz w:val="16"/>
                <w:szCs w:val="16"/>
              </w:rPr>
            </w:pPr>
          </w:p>
        </w:tc>
        <w:tc>
          <w:tcPr>
            <w:tcW w:w="1135" w:type="dxa"/>
            <w:vMerge/>
            <w:tcBorders>
              <w:bottom w:val="single" w:sz="4" w:space="0" w:color="008000"/>
            </w:tcBorders>
            <w:shd w:val="clear" w:color="auto" w:fill="FFFFFF"/>
          </w:tcPr>
          <w:p w14:paraId="58DDB9B8" w14:textId="77777777" w:rsidR="008243B5" w:rsidRPr="008D1B3A" w:rsidRDefault="008243B5" w:rsidP="008D1B3A">
            <w:pPr>
              <w:pStyle w:val="CETBodytext"/>
              <w:ind w:right="-1"/>
              <w:jc w:val="center"/>
              <w:rPr>
                <w:sz w:val="16"/>
                <w:szCs w:val="16"/>
              </w:rPr>
            </w:pPr>
          </w:p>
        </w:tc>
        <w:tc>
          <w:tcPr>
            <w:tcW w:w="1558" w:type="dxa"/>
            <w:vMerge/>
            <w:tcBorders>
              <w:bottom w:val="single" w:sz="4" w:space="0" w:color="008000"/>
              <w:right w:val="single" w:sz="12" w:space="0" w:color="FFFFFF" w:themeColor="background1"/>
            </w:tcBorders>
            <w:shd w:val="clear" w:color="auto" w:fill="FFFFFF"/>
          </w:tcPr>
          <w:p w14:paraId="4D2AB90F" w14:textId="77777777" w:rsidR="008243B5" w:rsidRPr="008D1B3A" w:rsidRDefault="008243B5" w:rsidP="008D1B3A">
            <w:pPr>
              <w:pStyle w:val="CETBodytext"/>
              <w:ind w:right="-1"/>
              <w:jc w:val="center"/>
              <w:rPr>
                <w:sz w:val="16"/>
                <w:szCs w:val="16"/>
              </w:rPr>
            </w:pPr>
          </w:p>
        </w:tc>
        <w:tc>
          <w:tcPr>
            <w:tcW w:w="851" w:type="dxa"/>
            <w:tcBorders>
              <w:top w:val="single" w:sz="4" w:space="0" w:color="008000"/>
              <w:left w:val="single" w:sz="12" w:space="0" w:color="FFFFFF" w:themeColor="background1"/>
              <w:bottom w:val="single" w:sz="4" w:space="0" w:color="008000"/>
            </w:tcBorders>
            <w:shd w:val="clear" w:color="auto" w:fill="FFFFFF"/>
          </w:tcPr>
          <w:p w14:paraId="7B0A5FE5" w14:textId="77777777" w:rsidR="008243B5" w:rsidRPr="008D1B3A" w:rsidRDefault="008243B5" w:rsidP="008D1B3A">
            <w:pPr>
              <w:pStyle w:val="CETBodytext"/>
              <w:ind w:right="-1"/>
              <w:jc w:val="center"/>
              <w:rPr>
                <w:sz w:val="16"/>
                <w:szCs w:val="16"/>
              </w:rPr>
            </w:pPr>
            <w:r w:rsidRPr="008D1B3A">
              <w:rPr>
                <w:sz w:val="16"/>
                <w:szCs w:val="16"/>
              </w:rPr>
              <w:t xml:space="preserve">Alarm </w:t>
            </w:r>
          </w:p>
        </w:tc>
        <w:tc>
          <w:tcPr>
            <w:tcW w:w="1134" w:type="dxa"/>
            <w:tcBorders>
              <w:top w:val="single" w:sz="4" w:space="0" w:color="008000"/>
              <w:bottom w:val="single" w:sz="4" w:space="0" w:color="008000"/>
            </w:tcBorders>
            <w:shd w:val="clear" w:color="auto" w:fill="FFFFFF"/>
          </w:tcPr>
          <w:p w14:paraId="580DC029" w14:textId="77777777" w:rsidR="008243B5" w:rsidRPr="008D1B3A" w:rsidRDefault="008243B5" w:rsidP="008D1B3A">
            <w:pPr>
              <w:pStyle w:val="CETBodytext"/>
              <w:ind w:right="-1"/>
              <w:jc w:val="center"/>
              <w:rPr>
                <w:sz w:val="16"/>
                <w:szCs w:val="16"/>
              </w:rPr>
            </w:pPr>
            <w:r w:rsidRPr="008D1B3A">
              <w:rPr>
                <w:sz w:val="16"/>
                <w:szCs w:val="16"/>
              </w:rPr>
              <w:t xml:space="preserve">Operator actions </w:t>
            </w:r>
          </w:p>
        </w:tc>
        <w:tc>
          <w:tcPr>
            <w:tcW w:w="850" w:type="dxa"/>
            <w:vMerge/>
            <w:tcBorders>
              <w:bottom w:val="single" w:sz="4" w:space="0" w:color="008000"/>
            </w:tcBorders>
            <w:shd w:val="clear" w:color="auto" w:fill="FFFFFF"/>
          </w:tcPr>
          <w:p w14:paraId="2291DB5C" w14:textId="77777777" w:rsidR="008243B5" w:rsidRPr="008D1B3A" w:rsidRDefault="008243B5" w:rsidP="008D1B3A">
            <w:pPr>
              <w:pStyle w:val="CETBodytext"/>
              <w:ind w:right="-1"/>
              <w:jc w:val="center"/>
              <w:rPr>
                <w:sz w:val="16"/>
                <w:szCs w:val="16"/>
              </w:rPr>
            </w:pPr>
          </w:p>
        </w:tc>
        <w:tc>
          <w:tcPr>
            <w:tcW w:w="1560" w:type="dxa"/>
            <w:gridSpan w:val="2"/>
            <w:vMerge/>
            <w:tcBorders>
              <w:top w:val="nil"/>
              <w:bottom w:val="single" w:sz="4" w:space="0" w:color="008000"/>
            </w:tcBorders>
            <w:shd w:val="clear" w:color="auto" w:fill="FFFFFF"/>
          </w:tcPr>
          <w:p w14:paraId="50991291" w14:textId="77777777" w:rsidR="008243B5" w:rsidRPr="008D1B3A" w:rsidRDefault="008243B5" w:rsidP="008D1B3A">
            <w:pPr>
              <w:pStyle w:val="CETBodytext"/>
              <w:ind w:right="-1"/>
              <w:jc w:val="center"/>
              <w:rPr>
                <w:sz w:val="16"/>
                <w:szCs w:val="16"/>
              </w:rPr>
            </w:pPr>
          </w:p>
        </w:tc>
      </w:tr>
      <w:tr w:rsidR="008243B5" w:rsidRPr="008D1B3A" w14:paraId="5603AD24" w14:textId="77777777" w:rsidTr="00123A77">
        <w:tc>
          <w:tcPr>
            <w:tcW w:w="426" w:type="dxa"/>
            <w:tcBorders>
              <w:top w:val="single" w:sz="4" w:space="0" w:color="008000"/>
              <w:bottom w:val="single" w:sz="4" w:space="0" w:color="008000"/>
            </w:tcBorders>
            <w:shd w:val="clear" w:color="auto" w:fill="FFFFFF"/>
          </w:tcPr>
          <w:p w14:paraId="50DC82BA" w14:textId="77777777" w:rsidR="008243B5" w:rsidRPr="008D1B3A" w:rsidRDefault="008243B5" w:rsidP="008D1B3A">
            <w:pPr>
              <w:pStyle w:val="CETBodytext"/>
              <w:ind w:right="-1"/>
              <w:jc w:val="center"/>
              <w:rPr>
                <w:rFonts w:cs="Arial"/>
                <w:sz w:val="16"/>
                <w:szCs w:val="16"/>
              </w:rPr>
            </w:pPr>
            <w:r w:rsidRPr="008D1B3A">
              <w:rPr>
                <w:rFonts w:cs="Arial"/>
                <w:sz w:val="16"/>
                <w:szCs w:val="16"/>
              </w:rPr>
              <w:t>1.0</w:t>
            </w:r>
          </w:p>
        </w:tc>
        <w:tc>
          <w:tcPr>
            <w:tcW w:w="425" w:type="dxa"/>
            <w:tcBorders>
              <w:top w:val="single" w:sz="4" w:space="0" w:color="008000"/>
              <w:bottom w:val="single" w:sz="4" w:space="0" w:color="008000"/>
            </w:tcBorders>
            <w:shd w:val="clear" w:color="auto" w:fill="FFFFFF"/>
          </w:tcPr>
          <w:p w14:paraId="36900924" w14:textId="15D630A9" w:rsidR="008243B5" w:rsidRPr="008D1B3A" w:rsidRDefault="008243B5" w:rsidP="008D1B3A">
            <w:pPr>
              <w:pStyle w:val="CETBodytext"/>
              <w:ind w:right="-1"/>
              <w:jc w:val="center"/>
              <w:rPr>
                <w:rFonts w:cs="Arial"/>
                <w:sz w:val="16"/>
                <w:szCs w:val="16"/>
              </w:rPr>
            </w:pPr>
            <w:r w:rsidRPr="008D1B3A">
              <w:rPr>
                <w:rFonts w:cs="Arial"/>
                <w:sz w:val="16"/>
                <w:szCs w:val="16"/>
              </w:rPr>
              <w:t>1</w:t>
            </w:r>
            <w:r w:rsidR="00F636D6" w:rsidRPr="008D1B3A">
              <w:rPr>
                <w:rFonts w:cs="Arial"/>
                <w:sz w:val="16"/>
                <w:szCs w:val="16"/>
              </w:rPr>
              <w:t>h</w:t>
            </w:r>
            <w:r w:rsidRPr="008D1B3A">
              <w:rPr>
                <w:rFonts w:cs="Arial"/>
                <w:sz w:val="16"/>
                <w:szCs w:val="16"/>
              </w:rPr>
              <w:t>C</w:t>
            </w:r>
          </w:p>
        </w:tc>
        <w:tc>
          <w:tcPr>
            <w:tcW w:w="992" w:type="dxa"/>
            <w:tcBorders>
              <w:top w:val="single" w:sz="4" w:space="0" w:color="008000"/>
              <w:bottom w:val="single" w:sz="4" w:space="0" w:color="008000"/>
            </w:tcBorders>
            <w:shd w:val="clear" w:color="auto" w:fill="FFFFFF"/>
          </w:tcPr>
          <w:p w14:paraId="4EBB6F50" w14:textId="77777777" w:rsidR="008243B5" w:rsidRPr="008D1B3A" w:rsidRDefault="008243B5" w:rsidP="008D1B3A">
            <w:pPr>
              <w:pStyle w:val="CETBodytext"/>
              <w:ind w:right="-1"/>
              <w:jc w:val="center"/>
              <w:rPr>
                <w:rFonts w:cs="Arial"/>
                <w:sz w:val="16"/>
                <w:szCs w:val="16"/>
              </w:rPr>
            </w:pPr>
            <w:r w:rsidRPr="008D1B3A">
              <w:rPr>
                <w:rFonts w:cs="Arial"/>
                <w:sz w:val="16"/>
                <w:szCs w:val="16"/>
              </w:rPr>
              <w:t>Suction fan broken</w:t>
            </w:r>
          </w:p>
          <w:p w14:paraId="07AA239C" w14:textId="77777777" w:rsidR="008243B5" w:rsidRPr="008D1B3A" w:rsidRDefault="008243B5" w:rsidP="008D1B3A">
            <w:pPr>
              <w:pStyle w:val="CETBodytext"/>
              <w:ind w:right="-1"/>
              <w:jc w:val="center"/>
              <w:rPr>
                <w:rFonts w:cs="Arial"/>
                <w:sz w:val="16"/>
                <w:szCs w:val="16"/>
              </w:rPr>
            </w:pPr>
            <w:r w:rsidRPr="008D1B3A">
              <w:rPr>
                <w:rFonts w:cs="Arial"/>
                <w:sz w:val="16"/>
                <w:szCs w:val="16"/>
              </w:rPr>
              <w:t>OR</w:t>
            </w:r>
          </w:p>
          <w:p w14:paraId="2524DF75" w14:textId="77777777" w:rsidR="008243B5" w:rsidRPr="008D1B3A" w:rsidRDefault="008243B5" w:rsidP="008D1B3A">
            <w:pPr>
              <w:pStyle w:val="CETBodytext"/>
              <w:ind w:right="-1"/>
              <w:jc w:val="center"/>
              <w:rPr>
                <w:rFonts w:cs="Arial"/>
                <w:sz w:val="16"/>
                <w:szCs w:val="16"/>
              </w:rPr>
            </w:pPr>
            <w:r w:rsidRPr="008D1B3A">
              <w:rPr>
                <w:rFonts w:cs="Arial"/>
                <w:sz w:val="16"/>
                <w:szCs w:val="16"/>
              </w:rPr>
              <w:t>Bag filters clogged</w:t>
            </w:r>
          </w:p>
        </w:tc>
        <w:tc>
          <w:tcPr>
            <w:tcW w:w="1135" w:type="dxa"/>
            <w:tcBorders>
              <w:top w:val="single" w:sz="4" w:space="0" w:color="008000"/>
              <w:bottom w:val="single" w:sz="4" w:space="0" w:color="008000"/>
            </w:tcBorders>
            <w:shd w:val="clear" w:color="auto" w:fill="FFFFFF"/>
          </w:tcPr>
          <w:p w14:paraId="129D3F6F" w14:textId="74823766" w:rsidR="008243B5" w:rsidRPr="008D1B3A" w:rsidRDefault="008243B5" w:rsidP="008D1B3A">
            <w:pPr>
              <w:pStyle w:val="CETBodytext"/>
              <w:ind w:right="-1"/>
              <w:jc w:val="center"/>
              <w:rPr>
                <w:rFonts w:cs="Arial"/>
                <w:sz w:val="16"/>
                <w:szCs w:val="16"/>
              </w:rPr>
            </w:pPr>
            <w:r w:rsidRPr="008D1B3A">
              <w:rPr>
                <w:rFonts w:cs="Arial"/>
                <w:sz w:val="16"/>
                <w:szCs w:val="16"/>
              </w:rPr>
              <w:t xml:space="preserve">Aluminum dust spillage </w:t>
            </w:r>
          </w:p>
        </w:tc>
        <w:tc>
          <w:tcPr>
            <w:tcW w:w="1558" w:type="dxa"/>
            <w:tcBorders>
              <w:top w:val="single" w:sz="4" w:space="0" w:color="008000"/>
              <w:bottom w:val="single" w:sz="4" w:space="0" w:color="008000"/>
            </w:tcBorders>
            <w:shd w:val="clear" w:color="auto" w:fill="FFFFFF"/>
          </w:tcPr>
          <w:p w14:paraId="35973415" w14:textId="77777777" w:rsidR="008243B5" w:rsidRPr="008D1B3A" w:rsidRDefault="008243B5" w:rsidP="008D1B3A">
            <w:pPr>
              <w:pStyle w:val="CETBodytext"/>
              <w:ind w:right="-1"/>
              <w:jc w:val="center"/>
              <w:rPr>
                <w:rFonts w:cs="Arial"/>
                <w:sz w:val="16"/>
                <w:szCs w:val="16"/>
              </w:rPr>
            </w:pPr>
            <w:r w:rsidRPr="008D1B3A">
              <w:rPr>
                <w:rFonts w:cs="Arial"/>
                <w:sz w:val="16"/>
                <w:szCs w:val="16"/>
              </w:rPr>
              <w:t>System goes back to normal functionality</w:t>
            </w:r>
          </w:p>
        </w:tc>
        <w:tc>
          <w:tcPr>
            <w:tcW w:w="851" w:type="dxa"/>
            <w:tcBorders>
              <w:top w:val="single" w:sz="4" w:space="0" w:color="008000"/>
              <w:bottom w:val="single" w:sz="4" w:space="0" w:color="008000"/>
            </w:tcBorders>
            <w:shd w:val="clear" w:color="auto" w:fill="FFFFFF"/>
          </w:tcPr>
          <w:p w14:paraId="04B5CA4C" w14:textId="77777777" w:rsidR="008243B5" w:rsidRPr="008D1B3A" w:rsidRDefault="008243B5" w:rsidP="008D1B3A">
            <w:pPr>
              <w:pStyle w:val="CETBodytext"/>
              <w:ind w:right="-1"/>
              <w:jc w:val="center"/>
              <w:rPr>
                <w:rFonts w:cs="Arial"/>
                <w:sz w:val="16"/>
                <w:szCs w:val="16"/>
              </w:rPr>
            </w:pPr>
            <w:r w:rsidRPr="008D1B3A">
              <w:rPr>
                <w:rFonts w:cs="Arial"/>
                <w:sz w:val="16"/>
                <w:szCs w:val="16"/>
              </w:rPr>
              <w:t>-</w:t>
            </w:r>
          </w:p>
          <w:p w14:paraId="4D1E6FB8" w14:textId="77777777" w:rsidR="008243B5" w:rsidRPr="008D1B3A" w:rsidRDefault="008243B5" w:rsidP="008D1B3A">
            <w:pPr>
              <w:pStyle w:val="CETBodytext"/>
              <w:ind w:right="-1"/>
              <w:jc w:val="center"/>
              <w:rPr>
                <w:rFonts w:cs="Arial"/>
                <w:sz w:val="16"/>
                <w:szCs w:val="16"/>
              </w:rPr>
            </w:pPr>
          </w:p>
          <w:p w14:paraId="23B0C2D5" w14:textId="77777777" w:rsidR="008243B5" w:rsidRPr="008D1B3A" w:rsidRDefault="008243B5" w:rsidP="008D1B3A">
            <w:pPr>
              <w:pStyle w:val="CETBodytext"/>
              <w:ind w:right="-1"/>
              <w:jc w:val="center"/>
              <w:rPr>
                <w:rFonts w:cs="Arial"/>
                <w:sz w:val="16"/>
                <w:szCs w:val="16"/>
              </w:rPr>
            </w:pPr>
            <w:r w:rsidRPr="008D1B3A">
              <w:rPr>
                <w:rFonts w:cs="Arial"/>
                <w:sz w:val="16"/>
                <w:szCs w:val="16"/>
              </w:rPr>
              <w:t>Pressure drop reader</w:t>
            </w:r>
          </w:p>
        </w:tc>
        <w:tc>
          <w:tcPr>
            <w:tcW w:w="1134" w:type="dxa"/>
            <w:tcBorders>
              <w:top w:val="single" w:sz="4" w:space="0" w:color="008000"/>
              <w:bottom w:val="single" w:sz="4" w:space="0" w:color="008000"/>
              <w:right w:val="single" w:sz="12" w:space="0" w:color="FFFFFF" w:themeColor="background1"/>
            </w:tcBorders>
            <w:shd w:val="clear" w:color="auto" w:fill="FFFFFF"/>
          </w:tcPr>
          <w:p w14:paraId="4F2F28D0" w14:textId="77777777" w:rsidR="008243B5" w:rsidRPr="008D1B3A" w:rsidRDefault="008243B5" w:rsidP="008D1B3A">
            <w:pPr>
              <w:pStyle w:val="CETBodytext"/>
              <w:ind w:right="-1"/>
              <w:jc w:val="center"/>
              <w:rPr>
                <w:rFonts w:cs="Arial"/>
                <w:sz w:val="16"/>
                <w:szCs w:val="16"/>
              </w:rPr>
            </w:pPr>
            <w:r w:rsidRPr="008D1B3A">
              <w:rPr>
                <w:rFonts w:cs="Arial"/>
                <w:sz w:val="16"/>
                <w:szCs w:val="16"/>
              </w:rPr>
              <w:t>-</w:t>
            </w:r>
          </w:p>
          <w:p w14:paraId="5F3D9FAF" w14:textId="77777777" w:rsidR="008243B5" w:rsidRPr="008D1B3A" w:rsidRDefault="008243B5" w:rsidP="008D1B3A">
            <w:pPr>
              <w:pStyle w:val="CETBodytext"/>
              <w:ind w:right="-1"/>
              <w:jc w:val="center"/>
              <w:rPr>
                <w:rFonts w:cs="Arial"/>
                <w:sz w:val="16"/>
                <w:szCs w:val="16"/>
              </w:rPr>
            </w:pPr>
          </w:p>
          <w:p w14:paraId="5A23DA88" w14:textId="77777777" w:rsidR="008243B5" w:rsidRPr="008D1B3A" w:rsidRDefault="008243B5" w:rsidP="008D1B3A">
            <w:pPr>
              <w:pStyle w:val="CETBodytext"/>
              <w:ind w:right="-1"/>
              <w:jc w:val="center"/>
              <w:rPr>
                <w:rFonts w:cs="Arial"/>
                <w:sz w:val="16"/>
                <w:szCs w:val="16"/>
              </w:rPr>
            </w:pPr>
          </w:p>
          <w:p w14:paraId="2C838B11" w14:textId="77777777" w:rsidR="008243B5" w:rsidRPr="008D1B3A" w:rsidRDefault="008243B5" w:rsidP="008D1B3A">
            <w:pPr>
              <w:pStyle w:val="CETBodytext"/>
              <w:ind w:right="-1"/>
              <w:jc w:val="center"/>
              <w:rPr>
                <w:rFonts w:cs="Arial"/>
                <w:sz w:val="16"/>
                <w:szCs w:val="16"/>
              </w:rPr>
            </w:pPr>
            <w:r w:rsidRPr="008D1B3A">
              <w:rPr>
                <w:rFonts w:cs="Arial"/>
                <w:sz w:val="16"/>
                <w:szCs w:val="16"/>
              </w:rPr>
              <w:t>-</w:t>
            </w:r>
          </w:p>
        </w:tc>
        <w:tc>
          <w:tcPr>
            <w:tcW w:w="850" w:type="dxa"/>
            <w:tcBorders>
              <w:top w:val="single" w:sz="4" w:space="0" w:color="008000"/>
              <w:left w:val="single" w:sz="12" w:space="0" w:color="FFFFFF" w:themeColor="background1"/>
              <w:bottom w:val="single" w:sz="4" w:space="0" w:color="008000"/>
            </w:tcBorders>
            <w:shd w:val="clear" w:color="auto" w:fill="FFFFFF"/>
          </w:tcPr>
          <w:p w14:paraId="4D7AE816" w14:textId="77777777" w:rsidR="008243B5" w:rsidRPr="008D1B3A" w:rsidRDefault="008243B5" w:rsidP="008D1B3A">
            <w:pPr>
              <w:pStyle w:val="CETBodytext"/>
              <w:ind w:right="-1"/>
              <w:jc w:val="center"/>
              <w:rPr>
                <w:rFonts w:cs="Arial"/>
                <w:sz w:val="16"/>
                <w:szCs w:val="16"/>
              </w:rPr>
            </w:pPr>
          </w:p>
        </w:tc>
        <w:tc>
          <w:tcPr>
            <w:tcW w:w="1136" w:type="dxa"/>
            <w:tcBorders>
              <w:top w:val="single" w:sz="4" w:space="0" w:color="008000"/>
              <w:bottom w:val="single" w:sz="4" w:space="0" w:color="008000"/>
            </w:tcBorders>
            <w:shd w:val="clear" w:color="auto" w:fill="FFFFFF"/>
          </w:tcPr>
          <w:p w14:paraId="7F2676D2" w14:textId="429430C7" w:rsidR="008243B5" w:rsidRPr="008D1B3A" w:rsidRDefault="008243B5" w:rsidP="008D1B3A">
            <w:pPr>
              <w:pStyle w:val="CETBodytext"/>
              <w:ind w:right="-1"/>
              <w:jc w:val="center"/>
              <w:rPr>
                <w:rFonts w:cs="Arial"/>
                <w:sz w:val="16"/>
                <w:szCs w:val="16"/>
              </w:rPr>
            </w:pPr>
            <w:r w:rsidRPr="008D1B3A">
              <w:rPr>
                <w:rFonts w:cs="Arial"/>
                <w:sz w:val="16"/>
                <w:szCs w:val="16"/>
              </w:rPr>
              <w:t>Aluminum dust cannot be sent to the dust filter</w:t>
            </w:r>
          </w:p>
        </w:tc>
        <w:tc>
          <w:tcPr>
            <w:tcW w:w="424" w:type="dxa"/>
            <w:tcBorders>
              <w:top w:val="single" w:sz="4" w:space="0" w:color="008000"/>
              <w:bottom w:val="single" w:sz="4" w:space="0" w:color="008000"/>
            </w:tcBorders>
            <w:shd w:val="clear" w:color="auto" w:fill="FFFFFF"/>
          </w:tcPr>
          <w:p w14:paraId="01A94689" w14:textId="77777777" w:rsidR="008243B5" w:rsidRPr="008D1B3A" w:rsidRDefault="008243B5" w:rsidP="008D1B3A">
            <w:pPr>
              <w:pStyle w:val="CETBodytext"/>
              <w:ind w:right="-1"/>
              <w:jc w:val="center"/>
              <w:rPr>
                <w:rFonts w:cs="Arial"/>
                <w:sz w:val="16"/>
                <w:szCs w:val="16"/>
              </w:rPr>
            </w:pPr>
            <w:r w:rsidRPr="008D1B3A">
              <w:rPr>
                <w:rFonts w:cs="Arial"/>
                <w:sz w:val="16"/>
                <w:szCs w:val="16"/>
              </w:rPr>
              <w:t>TE1</w:t>
            </w:r>
          </w:p>
        </w:tc>
      </w:tr>
      <w:tr w:rsidR="008243B5" w:rsidRPr="008D1B3A" w14:paraId="1C58694E" w14:textId="77777777" w:rsidTr="00123A77">
        <w:tc>
          <w:tcPr>
            <w:tcW w:w="426" w:type="dxa"/>
            <w:tcBorders>
              <w:top w:val="single" w:sz="4" w:space="0" w:color="008000"/>
              <w:bottom w:val="single" w:sz="12" w:space="0" w:color="008000"/>
            </w:tcBorders>
            <w:shd w:val="clear" w:color="auto" w:fill="FFFFFF"/>
          </w:tcPr>
          <w:p w14:paraId="661620D5" w14:textId="77777777" w:rsidR="008243B5" w:rsidRPr="008D1B3A" w:rsidRDefault="008243B5" w:rsidP="008D1B3A">
            <w:pPr>
              <w:pStyle w:val="CETBodytext"/>
              <w:ind w:right="-1"/>
              <w:jc w:val="center"/>
              <w:rPr>
                <w:rFonts w:cs="Arial"/>
                <w:sz w:val="16"/>
                <w:szCs w:val="16"/>
              </w:rPr>
            </w:pPr>
            <w:r w:rsidRPr="008D1B3A">
              <w:rPr>
                <w:rFonts w:cs="Arial"/>
                <w:sz w:val="16"/>
                <w:szCs w:val="16"/>
              </w:rPr>
              <w:t>1.1</w:t>
            </w:r>
          </w:p>
        </w:tc>
        <w:tc>
          <w:tcPr>
            <w:tcW w:w="425" w:type="dxa"/>
            <w:tcBorders>
              <w:top w:val="single" w:sz="4" w:space="0" w:color="008000"/>
              <w:bottom w:val="single" w:sz="12" w:space="0" w:color="008000"/>
            </w:tcBorders>
            <w:shd w:val="clear" w:color="auto" w:fill="FFFFFF"/>
          </w:tcPr>
          <w:p w14:paraId="79F6801D" w14:textId="77777777" w:rsidR="008243B5" w:rsidRPr="008D1B3A" w:rsidRDefault="008243B5" w:rsidP="008D1B3A">
            <w:pPr>
              <w:pStyle w:val="CETBodytext"/>
              <w:ind w:right="-1"/>
              <w:jc w:val="center"/>
              <w:rPr>
                <w:rFonts w:cs="Arial"/>
                <w:sz w:val="16"/>
                <w:szCs w:val="16"/>
              </w:rPr>
            </w:pPr>
            <w:r w:rsidRPr="008D1B3A">
              <w:rPr>
                <w:rFonts w:cs="Arial"/>
                <w:sz w:val="16"/>
                <w:szCs w:val="16"/>
              </w:rPr>
              <w:t>1hT</w:t>
            </w:r>
          </w:p>
        </w:tc>
        <w:tc>
          <w:tcPr>
            <w:tcW w:w="992" w:type="dxa"/>
            <w:tcBorders>
              <w:top w:val="single" w:sz="4" w:space="0" w:color="008000"/>
              <w:bottom w:val="single" w:sz="12" w:space="0" w:color="008000"/>
            </w:tcBorders>
            <w:shd w:val="clear" w:color="auto" w:fill="FFFFFF"/>
          </w:tcPr>
          <w:p w14:paraId="009DD898" w14:textId="77777777" w:rsidR="008243B5" w:rsidRPr="008D1B3A" w:rsidRDefault="008243B5" w:rsidP="008D1B3A">
            <w:pPr>
              <w:pStyle w:val="CETBodytext"/>
              <w:ind w:right="-1"/>
              <w:jc w:val="center"/>
              <w:rPr>
                <w:rFonts w:cs="Arial"/>
                <w:sz w:val="16"/>
                <w:szCs w:val="16"/>
              </w:rPr>
            </w:pPr>
            <w:r w:rsidRPr="008D1B3A">
              <w:rPr>
                <w:rFonts w:cs="Arial"/>
                <w:sz w:val="16"/>
                <w:szCs w:val="16"/>
              </w:rPr>
              <w:t>Friction spark</w:t>
            </w:r>
          </w:p>
        </w:tc>
        <w:tc>
          <w:tcPr>
            <w:tcW w:w="1135" w:type="dxa"/>
            <w:tcBorders>
              <w:top w:val="single" w:sz="4" w:space="0" w:color="008000"/>
              <w:bottom w:val="single" w:sz="12" w:space="0" w:color="008000"/>
            </w:tcBorders>
            <w:shd w:val="clear" w:color="auto" w:fill="FFFFFF"/>
          </w:tcPr>
          <w:p w14:paraId="428ADCAA" w14:textId="77777777" w:rsidR="008243B5" w:rsidRPr="008D1B3A" w:rsidRDefault="008243B5" w:rsidP="008D1B3A">
            <w:pPr>
              <w:pStyle w:val="CETBodytext"/>
              <w:ind w:right="-1"/>
              <w:jc w:val="center"/>
              <w:rPr>
                <w:rFonts w:cs="Arial"/>
                <w:sz w:val="16"/>
                <w:szCs w:val="16"/>
              </w:rPr>
            </w:pPr>
            <w:r w:rsidRPr="008D1B3A">
              <w:rPr>
                <w:rFonts w:cs="Arial"/>
                <w:sz w:val="16"/>
                <w:szCs w:val="16"/>
              </w:rPr>
              <w:t>Local fire</w:t>
            </w:r>
          </w:p>
        </w:tc>
        <w:tc>
          <w:tcPr>
            <w:tcW w:w="1558" w:type="dxa"/>
            <w:tcBorders>
              <w:top w:val="single" w:sz="4" w:space="0" w:color="008000"/>
              <w:bottom w:val="single" w:sz="12" w:space="0" w:color="008000"/>
            </w:tcBorders>
            <w:shd w:val="clear" w:color="auto" w:fill="FFFFFF"/>
          </w:tcPr>
          <w:p w14:paraId="64404E5B" w14:textId="77777777" w:rsidR="008243B5" w:rsidRPr="008D1B3A" w:rsidRDefault="008243B5" w:rsidP="008D1B3A">
            <w:pPr>
              <w:pStyle w:val="CETBodytext"/>
              <w:ind w:right="-1"/>
              <w:jc w:val="center"/>
              <w:rPr>
                <w:rFonts w:cs="Arial"/>
                <w:sz w:val="16"/>
                <w:szCs w:val="16"/>
              </w:rPr>
            </w:pPr>
          </w:p>
        </w:tc>
        <w:tc>
          <w:tcPr>
            <w:tcW w:w="851" w:type="dxa"/>
            <w:tcBorders>
              <w:top w:val="single" w:sz="4" w:space="0" w:color="008000"/>
              <w:bottom w:val="single" w:sz="12" w:space="0" w:color="008000"/>
            </w:tcBorders>
            <w:shd w:val="clear" w:color="auto" w:fill="FFFFFF"/>
          </w:tcPr>
          <w:p w14:paraId="120AF43E" w14:textId="77777777" w:rsidR="008243B5" w:rsidRPr="008D1B3A" w:rsidRDefault="008243B5" w:rsidP="008D1B3A">
            <w:pPr>
              <w:pStyle w:val="CETBodytext"/>
              <w:ind w:right="-1"/>
              <w:jc w:val="center"/>
              <w:rPr>
                <w:rFonts w:cs="Arial"/>
                <w:sz w:val="16"/>
                <w:szCs w:val="16"/>
              </w:rPr>
            </w:pPr>
          </w:p>
        </w:tc>
        <w:tc>
          <w:tcPr>
            <w:tcW w:w="1134" w:type="dxa"/>
            <w:tcBorders>
              <w:top w:val="single" w:sz="4" w:space="0" w:color="008000"/>
              <w:bottom w:val="single" w:sz="12" w:space="0" w:color="008000"/>
              <w:right w:val="single" w:sz="12" w:space="0" w:color="FFFFFF" w:themeColor="background1"/>
            </w:tcBorders>
            <w:shd w:val="clear" w:color="auto" w:fill="FFFFFF"/>
          </w:tcPr>
          <w:p w14:paraId="4948B9AD" w14:textId="77777777" w:rsidR="008243B5" w:rsidRPr="008D1B3A" w:rsidRDefault="008243B5" w:rsidP="008D1B3A">
            <w:pPr>
              <w:pStyle w:val="CETBodytext"/>
              <w:ind w:right="-1"/>
              <w:jc w:val="center"/>
              <w:rPr>
                <w:rFonts w:cs="Arial"/>
                <w:sz w:val="16"/>
                <w:szCs w:val="16"/>
              </w:rPr>
            </w:pPr>
          </w:p>
        </w:tc>
        <w:tc>
          <w:tcPr>
            <w:tcW w:w="850" w:type="dxa"/>
            <w:tcBorders>
              <w:top w:val="single" w:sz="4" w:space="0" w:color="008000"/>
              <w:left w:val="single" w:sz="12" w:space="0" w:color="FFFFFF" w:themeColor="background1"/>
              <w:bottom w:val="single" w:sz="12" w:space="0" w:color="008000"/>
            </w:tcBorders>
            <w:shd w:val="clear" w:color="auto" w:fill="FFFFFF"/>
          </w:tcPr>
          <w:p w14:paraId="060802CF" w14:textId="77777777" w:rsidR="008243B5" w:rsidRPr="008D1B3A" w:rsidRDefault="008243B5" w:rsidP="008D1B3A">
            <w:pPr>
              <w:pStyle w:val="CETBodytext"/>
              <w:ind w:right="-1"/>
              <w:jc w:val="center"/>
              <w:rPr>
                <w:rFonts w:cs="Arial"/>
                <w:sz w:val="16"/>
                <w:szCs w:val="16"/>
              </w:rPr>
            </w:pPr>
          </w:p>
        </w:tc>
        <w:tc>
          <w:tcPr>
            <w:tcW w:w="1136" w:type="dxa"/>
            <w:tcBorders>
              <w:top w:val="single" w:sz="4" w:space="0" w:color="008000"/>
              <w:bottom w:val="single" w:sz="12" w:space="0" w:color="008000"/>
            </w:tcBorders>
            <w:shd w:val="clear" w:color="auto" w:fill="FFFFFF"/>
          </w:tcPr>
          <w:p w14:paraId="7C607452" w14:textId="77777777" w:rsidR="008243B5" w:rsidRPr="008D1B3A" w:rsidRDefault="008243B5" w:rsidP="008D1B3A">
            <w:pPr>
              <w:pStyle w:val="CETBodytext"/>
              <w:ind w:right="-1"/>
              <w:jc w:val="center"/>
              <w:rPr>
                <w:rFonts w:cs="Arial"/>
                <w:sz w:val="16"/>
                <w:szCs w:val="16"/>
              </w:rPr>
            </w:pPr>
            <w:r w:rsidRPr="008D1B3A">
              <w:rPr>
                <w:rFonts w:cs="Arial"/>
                <w:sz w:val="16"/>
                <w:szCs w:val="16"/>
              </w:rPr>
              <w:t>An operator may generate a spark by dropping a wheel hub</w:t>
            </w:r>
          </w:p>
        </w:tc>
        <w:tc>
          <w:tcPr>
            <w:tcW w:w="424" w:type="dxa"/>
            <w:tcBorders>
              <w:top w:val="single" w:sz="4" w:space="0" w:color="008000"/>
              <w:bottom w:val="single" w:sz="12" w:space="0" w:color="008000"/>
            </w:tcBorders>
            <w:shd w:val="clear" w:color="auto" w:fill="FFFFFF"/>
          </w:tcPr>
          <w:p w14:paraId="1B5B65AD" w14:textId="77777777" w:rsidR="008243B5" w:rsidRPr="008D1B3A" w:rsidRDefault="008243B5" w:rsidP="008D1B3A">
            <w:pPr>
              <w:pStyle w:val="CETBodytext"/>
              <w:ind w:right="-1"/>
              <w:jc w:val="center"/>
              <w:rPr>
                <w:rFonts w:cs="Arial"/>
                <w:sz w:val="16"/>
                <w:szCs w:val="16"/>
              </w:rPr>
            </w:pPr>
            <w:r w:rsidRPr="008D1B3A">
              <w:rPr>
                <w:rFonts w:cs="Arial"/>
                <w:sz w:val="16"/>
                <w:szCs w:val="16"/>
              </w:rPr>
              <w:t>TE2</w:t>
            </w:r>
          </w:p>
        </w:tc>
      </w:tr>
    </w:tbl>
    <w:p w14:paraId="4E9DB7D5" w14:textId="4A6032FE" w:rsidR="00D76B41" w:rsidRPr="007300FC" w:rsidRDefault="00D76B41" w:rsidP="008D1B3A">
      <w:pPr>
        <w:pStyle w:val="CETBodytext"/>
      </w:pPr>
      <w:r w:rsidRPr="007300FC">
        <w:t xml:space="preserve">Components involved are the following: grinders, used for polishing, a suction fan, bag filters, a vibrating motor for cleaning operations, electric equipment (wires), the steel barrel itself, piping and pressure drop control loop. In the regular process, operators can interact with the process on the workstation and with the barrel (operators should manually change it twice per week </w:t>
      </w:r>
      <w:r w:rsidRPr="007300FC">
        <w:fldChar w:fldCharType="begin"/>
      </w:r>
      <w:r w:rsidRPr="007300FC">
        <w:instrText xml:space="preserve"> ADDIN ZOTERO_ITEM CSL_CITATION {"citationID":"tESQGIeD","properties":{"formattedCitation":"(Li et al., 2016)","plainCitation":"(Li et al., 2016)","noteIndex":0},"citationItems":[{"id":34,"uris":["http://zotero.org/users/local/srvgdN1j/items/LUR7F5KX"],"uri":["http://zotero.org/users/local/srvgdN1j/items/LUR7F5KX"],"itemData":{"id":34,"type":"article-journal","abstract":"On August 2, 2014 a catastrophic dust explosion occurred in a large industrial plant for polishing various aluminium-alloy parts in Kunshan, China. The explosion occurred during manual polishing of the surfaces of aluminium-alloy wheel hubs for the car industry. 75 people lost their lives immediately and another 185 were injured. Subsequently, 71 of the seriously injured also died, which increased the total loss of lives to 146. The direct economic loss of was 351 million yuan. This is probably one of the most serious dust explosion catastrophes known apart from some very major coal dust explosion disasters in coal mines. Based on measurements of explosion parameters of dust samples collected on the explosion site and on-site investigations and interviews, it was concluded that a series of consecutive explosions was initiated in one of the external dust filters. Then it propagated into the main building via the dust extraction ducting and further onto the second floor. At the same time the propagating in-house dust flame was sucked into the ducts leading to seven other external dust filters, which also exploded. On the basis of investigations on site after the explosion and subsequent laboratory experiments and data analyses it was concluded that the explosion was most probably initiated by self-ignition of contaminated aluminium-alloy dust in the dust collecting barrel below the external bag filter unit in which the initial primary explosion took place. General ignorance of the potential risk of dust explosions in industries producing fine metal dusts as a low-mass waste by-product is the most probable basic root cause of this catastrophic accident. Therefore, avoiding accumulation of deposits of such dusts indoors by good regular housekeeping and other means is regarded the most effective and practical way of loss prevention due to metal dust explosions in such plants. In addition, explosion isolation between dust collecting systems and workshops appears to be another important measure towards minimizing the consequences of such explosions.","container-title":"Journal of Loss Prevention in the Process Industries","DOI":"10.1016/j.jlp.2015.11.013","ISSN":"0950-4230","journalAbbreviation":"Journal of Loss Prevention in the Process Industries","page":"121-130","title":"A catastrophic aluminium-alloy dust explosion in China","volume":"39","author":[{"family":"Li","given":"G."},{"family":"Yang","given":"H.-X."},{"family":"Yuan","given":"C.-M."},{"family":"Eckhoff","given":"R.K."}],"issued":{"date-parts":[["2016",1,1]]}}}],"schema":"https://github.com/citation-style-language/schema/raw/master/csl-citation.json"} </w:instrText>
      </w:r>
      <w:r w:rsidRPr="007300FC">
        <w:fldChar w:fldCharType="separate"/>
      </w:r>
      <w:r w:rsidRPr="000A035B">
        <w:rPr>
          <w:rFonts w:cs="Arial"/>
        </w:rPr>
        <w:t>(Li et al., 2016)</w:t>
      </w:r>
      <w:r w:rsidRPr="007300FC">
        <w:fldChar w:fldCharType="end"/>
      </w:r>
      <w:r w:rsidRPr="007300FC">
        <w:t xml:space="preserve">). Process variables involved are: concentration </w:t>
      </w:r>
      <w:r w:rsidRPr="007300FC">
        <w:rPr>
          <w:i/>
          <w:iCs/>
        </w:rPr>
        <w:t>C</w:t>
      </w:r>
      <w:r w:rsidRPr="007300FC">
        <w:t xml:space="preserve"> of aluminum dust, mass </w:t>
      </w:r>
      <w:r w:rsidRPr="007300FC">
        <w:rPr>
          <w:i/>
          <w:iCs/>
        </w:rPr>
        <w:t>m</w:t>
      </w:r>
      <w:r w:rsidRPr="007300FC">
        <w:t xml:space="preserve"> of aluminum dust (indicating a dust deposit), level </w:t>
      </w:r>
      <w:r w:rsidRPr="007300FC">
        <w:rPr>
          <w:i/>
          <w:iCs/>
        </w:rPr>
        <w:t>L</w:t>
      </w:r>
      <w:r w:rsidRPr="007300FC">
        <w:t xml:space="preserve"> of water</w:t>
      </w:r>
      <w:r w:rsidR="00134EBB" w:rsidRPr="007300FC">
        <w:t>, temperature T of the air</w:t>
      </w:r>
      <w:r w:rsidRPr="007300FC">
        <w:t xml:space="preserve">. </w:t>
      </w:r>
    </w:p>
    <w:p w14:paraId="11A87BEF" w14:textId="6A0930B4" w:rsidR="001A3023" w:rsidRPr="007300FC" w:rsidRDefault="004D7B03" w:rsidP="008D1B3A">
      <w:pPr>
        <w:pStyle w:val="CETTabletitle"/>
        <w:spacing w:line="264" w:lineRule="auto"/>
        <w:rPr>
          <w:lang w:val="en-US"/>
        </w:rPr>
      </w:pPr>
      <w:r w:rsidRPr="007300FC">
        <w:rPr>
          <w:lang w:val="en-US"/>
        </w:rPr>
        <w:t>T</w:t>
      </w:r>
      <w:r w:rsidR="001A3023" w:rsidRPr="007300FC">
        <w:rPr>
          <w:lang w:val="en-US"/>
        </w:rPr>
        <w:t>able 3: ROA table for the regular process (node 2)</w:t>
      </w:r>
      <w:r w:rsidR="00C774DE" w:rsidRPr="007300FC">
        <w:rPr>
          <w:lang w:val="en-US"/>
        </w:rPr>
        <w:t>. 2.1 and 2.2 indicate the filter bag enclosure and the clean side, respectively</w:t>
      </w:r>
    </w:p>
    <w:tbl>
      <w:tblPr>
        <w:tblW w:w="8931" w:type="dxa"/>
        <w:tblBorders>
          <w:top w:val="single" w:sz="12" w:space="0" w:color="008000"/>
          <w:bottom w:val="single" w:sz="12" w:space="0" w:color="008000"/>
        </w:tblBorders>
        <w:shd w:val="clear" w:color="auto" w:fill="FFFFFF"/>
        <w:tblLayout w:type="fixed"/>
        <w:tblCellMar>
          <w:left w:w="0" w:type="dxa"/>
          <w:right w:w="0" w:type="dxa"/>
        </w:tblCellMar>
        <w:tblLook w:val="00A0" w:firstRow="1" w:lastRow="0" w:firstColumn="1" w:lastColumn="0" w:noHBand="0" w:noVBand="0"/>
      </w:tblPr>
      <w:tblGrid>
        <w:gridCol w:w="426"/>
        <w:gridCol w:w="567"/>
        <w:gridCol w:w="1134"/>
        <w:gridCol w:w="992"/>
        <w:gridCol w:w="1417"/>
        <w:gridCol w:w="851"/>
        <w:gridCol w:w="1134"/>
        <w:gridCol w:w="850"/>
        <w:gridCol w:w="1136"/>
        <w:gridCol w:w="424"/>
      </w:tblGrid>
      <w:tr w:rsidR="001A3023" w:rsidRPr="008D1B3A" w14:paraId="0195D579" w14:textId="77777777" w:rsidTr="008D1B3A">
        <w:tc>
          <w:tcPr>
            <w:tcW w:w="426" w:type="dxa"/>
            <w:vMerge w:val="restart"/>
            <w:tcBorders>
              <w:top w:val="single" w:sz="12" w:space="0" w:color="008000"/>
            </w:tcBorders>
            <w:shd w:val="clear" w:color="auto" w:fill="FFFFFF"/>
          </w:tcPr>
          <w:p w14:paraId="07A72E35" w14:textId="77777777" w:rsidR="001A3023" w:rsidRPr="008D1B3A" w:rsidRDefault="001A3023" w:rsidP="008D1B3A">
            <w:pPr>
              <w:pStyle w:val="CETBodytext"/>
              <w:jc w:val="center"/>
              <w:rPr>
                <w:sz w:val="16"/>
                <w:szCs w:val="16"/>
              </w:rPr>
            </w:pPr>
            <w:r w:rsidRPr="008D1B3A">
              <w:rPr>
                <w:sz w:val="16"/>
                <w:szCs w:val="16"/>
              </w:rPr>
              <w:t>Rec</w:t>
            </w:r>
          </w:p>
        </w:tc>
        <w:tc>
          <w:tcPr>
            <w:tcW w:w="567" w:type="dxa"/>
            <w:vMerge w:val="restart"/>
            <w:tcBorders>
              <w:top w:val="single" w:sz="12" w:space="0" w:color="008000"/>
            </w:tcBorders>
            <w:shd w:val="clear" w:color="auto" w:fill="FFFFFF"/>
          </w:tcPr>
          <w:p w14:paraId="33A46B71" w14:textId="77777777" w:rsidR="001A3023" w:rsidRPr="008D1B3A" w:rsidRDefault="001A3023" w:rsidP="008D1B3A">
            <w:pPr>
              <w:pStyle w:val="CETBodytext"/>
              <w:jc w:val="center"/>
              <w:rPr>
                <w:sz w:val="16"/>
                <w:szCs w:val="16"/>
              </w:rPr>
            </w:pPr>
            <w:r w:rsidRPr="008D1B3A">
              <w:rPr>
                <w:sz w:val="16"/>
                <w:szCs w:val="16"/>
              </w:rPr>
              <w:t>NDV</w:t>
            </w:r>
          </w:p>
        </w:tc>
        <w:tc>
          <w:tcPr>
            <w:tcW w:w="1134" w:type="dxa"/>
            <w:vMerge w:val="restart"/>
            <w:tcBorders>
              <w:top w:val="single" w:sz="12" w:space="0" w:color="008000"/>
            </w:tcBorders>
            <w:shd w:val="clear" w:color="auto" w:fill="FFFFFF"/>
          </w:tcPr>
          <w:p w14:paraId="45BA8CC4" w14:textId="77777777" w:rsidR="001A3023" w:rsidRPr="008D1B3A" w:rsidRDefault="001A3023" w:rsidP="008D1B3A">
            <w:pPr>
              <w:pStyle w:val="CETBodytext"/>
              <w:jc w:val="center"/>
              <w:rPr>
                <w:sz w:val="16"/>
                <w:szCs w:val="16"/>
              </w:rPr>
            </w:pPr>
            <w:r w:rsidRPr="008D1B3A">
              <w:rPr>
                <w:sz w:val="16"/>
                <w:szCs w:val="16"/>
              </w:rPr>
              <w:t>Causes</w:t>
            </w:r>
          </w:p>
        </w:tc>
        <w:tc>
          <w:tcPr>
            <w:tcW w:w="992" w:type="dxa"/>
            <w:vMerge w:val="restart"/>
            <w:tcBorders>
              <w:top w:val="single" w:sz="12" w:space="0" w:color="008000"/>
            </w:tcBorders>
            <w:shd w:val="clear" w:color="auto" w:fill="FFFFFF"/>
          </w:tcPr>
          <w:p w14:paraId="20B71651" w14:textId="77777777" w:rsidR="001A3023" w:rsidRPr="008D1B3A" w:rsidRDefault="001A3023" w:rsidP="008D1B3A">
            <w:pPr>
              <w:pStyle w:val="CETBodytext"/>
              <w:ind w:right="-1"/>
              <w:jc w:val="center"/>
              <w:rPr>
                <w:rFonts w:cs="Arial"/>
                <w:sz w:val="16"/>
                <w:szCs w:val="16"/>
              </w:rPr>
            </w:pPr>
            <w:r w:rsidRPr="008D1B3A">
              <w:rPr>
                <w:sz w:val="16"/>
                <w:szCs w:val="16"/>
              </w:rPr>
              <w:t>Cons.</w:t>
            </w:r>
          </w:p>
        </w:tc>
        <w:tc>
          <w:tcPr>
            <w:tcW w:w="1417" w:type="dxa"/>
            <w:vMerge w:val="restart"/>
            <w:tcBorders>
              <w:top w:val="single" w:sz="12" w:space="0" w:color="008000"/>
              <w:right w:val="single" w:sz="12" w:space="0" w:color="FFFFFF" w:themeColor="background1"/>
            </w:tcBorders>
            <w:shd w:val="clear" w:color="auto" w:fill="FFFFFF"/>
          </w:tcPr>
          <w:p w14:paraId="2ADFF679" w14:textId="77777777" w:rsidR="001A3023" w:rsidRPr="008D1B3A" w:rsidRDefault="001A3023" w:rsidP="008D1B3A">
            <w:pPr>
              <w:pStyle w:val="CETBodytext"/>
              <w:ind w:right="-1"/>
              <w:jc w:val="center"/>
              <w:rPr>
                <w:rFonts w:cs="Arial"/>
                <w:sz w:val="16"/>
                <w:szCs w:val="16"/>
              </w:rPr>
            </w:pPr>
            <w:r w:rsidRPr="008D1B3A">
              <w:rPr>
                <w:sz w:val="16"/>
                <w:szCs w:val="16"/>
              </w:rPr>
              <w:t xml:space="preserve">Plant state with protections working </w:t>
            </w:r>
          </w:p>
        </w:tc>
        <w:tc>
          <w:tcPr>
            <w:tcW w:w="2835" w:type="dxa"/>
            <w:gridSpan w:val="3"/>
            <w:tcBorders>
              <w:top w:val="single" w:sz="12" w:space="0" w:color="008000"/>
              <w:left w:val="single" w:sz="12" w:space="0" w:color="FFFFFF" w:themeColor="background1"/>
              <w:bottom w:val="single" w:sz="4" w:space="0" w:color="008000"/>
            </w:tcBorders>
            <w:shd w:val="clear" w:color="auto" w:fill="FFFFFF"/>
          </w:tcPr>
          <w:p w14:paraId="6CFF39A6" w14:textId="77777777" w:rsidR="001A3023" w:rsidRPr="008D1B3A" w:rsidRDefault="001A3023" w:rsidP="008D1B3A">
            <w:pPr>
              <w:pStyle w:val="CETBodytext"/>
              <w:ind w:right="-1"/>
              <w:jc w:val="center"/>
              <w:rPr>
                <w:rFonts w:cs="Arial"/>
                <w:sz w:val="16"/>
                <w:szCs w:val="16"/>
              </w:rPr>
            </w:pPr>
            <w:r w:rsidRPr="008D1B3A">
              <w:rPr>
                <w:sz w:val="16"/>
                <w:szCs w:val="16"/>
              </w:rPr>
              <w:t>Protections</w:t>
            </w:r>
          </w:p>
        </w:tc>
        <w:tc>
          <w:tcPr>
            <w:tcW w:w="1136" w:type="dxa"/>
            <w:tcBorders>
              <w:top w:val="single" w:sz="12" w:space="0" w:color="008000"/>
              <w:bottom w:val="nil"/>
            </w:tcBorders>
            <w:shd w:val="clear" w:color="auto" w:fill="FFFFFF"/>
          </w:tcPr>
          <w:p w14:paraId="16539044" w14:textId="77777777" w:rsidR="001A3023" w:rsidRPr="008D1B3A" w:rsidRDefault="001A3023" w:rsidP="008D1B3A">
            <w:pPr>
              <w:pStyle w:val="CETBodytext"/>
              <w:ind w:right="-1"/>
              <w:jc w:val="center"/>
              <w:rPr>
                <w:rFonts w:cs="Arial"/>
                <w:sz w:val="16"/>
                <w:szCs w:val="16"/>
              </w:rPr>
            </w:pPr>
            <w:r w:rsidRPr="008D1B3A">
              <w:rPr>
                <w:sz w:val="16"/>
                <w:szCs w:val="16"/>
              </w:rPr>
              <w:t>Notes</w:t>
            </w:r>
          </w:p>
        </w:tc>
        <w:tc>
          <w:tcPr>
            <w:tcW w:w="424" w:type="dxa"/>
            <w:tcBorders>
              <w:top w:val="single" w:sz="12" w:space="0" w:color="008000"/>
              <w:bottom w:val="nil"/>
            </w:tcBorders>
            <w:shd w:val="clear" w:color="auto" w:fill="FFFFFF"/>
          </w:tcPr>
          <w:p w14:paraId="1ED23707" w14:textId="77777777" w:rsidR="001A3023" w:rsidRPr="008D1B3A" w:rsidRDefault="001A3023" w:rsidP="008D1B3A">
            <w:pPr>
              <w:pStyle w:val="CETBodytext"/>
              <w:ind w:right="-1"/>
              <w:jc w:val="center"/>
              <w:rPr>
                <w:rFonts w:cs="Arial"/>
                <w:sz w:val="16"/>
                <w:szCs w:val="16"/>
              </w:rPr>
            </w:pPr>
            <w:r w:rsidRPr="008D1B3A">
              <w:rPr>
                <w:sz w:val="16"/>
                <w:szCs w:val="16"/>
              </w:rPr>
              <w:t>TE</w:t>
            </w:r>
          </w:p>
        </w:tc>
      </w:tr>
      <w:tr w:rsidR="001A3023" w:rsidRPr="008D1B3A" w14:paraId="41CD29E0" w14:textId="77777777" w:rsidTr="008D1B3A">
        <w:tc>
          <w:tcPr>
            <w:tcW w:w="426" w:type="dxa"/>
            <w:vMerge/>
            <w:shd w:val="clear" w:color="auto" w:fill="FFFFFF"/>
          </w:tcPr>
          <w:p w14:paraId="6C2B32D5" w14:textId="77777777" w:rsidR="001A3023" w:rsidRPr="008D1B3A" w:rsidRDefault="001A3023" w:rsidP="008D1B3A">
            <w:pPr>
              <w:pStyle w:val="CETBodytext"/>
              <w:jc w:val="center"/>
              <w:rPr>
                <w:sz w:val="16"/>
                <w:szCs w:val="16"/>
              </w:rPr>
            </w:pPr>
          </w:p>
        </w:tc>
        <w:tc>
          <w:tcPr>
            <w:tcW w:w="567" w:type="dxa"/>
            <w:vMerge/>
            <w:shd w:val="clear" w:color="auto" w:fill="FFFFFF"/>
          </w:tcPr>
          <w:p w14:paraId="504A1834" w14:textId="77777777" w:rsidR="001A3023" w:rsidRPr="008D1B3A" w:rsidRDefault="001A3023" w:rsidP="008D1B3A">
            <w:pPr>
              <w:pStyle w:val="CETBodytext"/>
              <w:jc w:val="center"/>
              <w:rPr>
                <w:sz w:val="16"/>
                <w:szCs w:val="16"/>
              </w:rPr>
            </w:pPr>
          </w:p>
        </w:tc>
        <w:tc>
          <w:tcPr>
            <w:tcW w:w="1134" w:type="dxa"/>
            <w:vMerge/>
            <w:shd w:val="clear" w:color="auto" w:fill="FFFFFF"/>
          </w:tcPr>
          <w:p w14:paraId="458F6DD0" w14:textId="77777777" w:rsidR="001A3023" w:rsidRPr="008D1B3A" w:rsidRDefault="001A3023" w:rsidP="008D1B3A">
            <w:pPr>
              <w:pStyle w:val="CETBodytext"/>
              <w:jc w:val="center"/>
              <w:rPr>
                <w:sz w:val="16"/>
                <w:szCs w:val="16"/>
              </w:rPr>
            </w:pPr>
          </w:p>
        </w:tc>
        <w:tc>
          <w:tcPr>
            <w:tcW w:w="992" w:type="dxa"/>
            <w:vMerge/>
            <w:shd w:val="clear" w:color="auto" w:fill="FFFFFF"/>
          </w:tcPr>
          <w:p w14:paraId="2A74A61F" w14:textId="77777777" w:rsidR="001A3023" w:rsidRPr="008D1B3A" w:rsidRDefault="001A3023" w:rsidP="008D1B3A">
            <w:pPr>
              <w:pStyle w:val="CETBodytext"/>
              <w:ind w:right="-1"/>
              <w:jc w:val="center"/>
              <w:rPr>
                <w:sz w:val="16"/>
                <w:szCs w:val="16"/>
              </w:rPr>
            </w:pPr>
          </w:p>
        </w:tc>
        <w:tc>
          <w:tcPr>
            <w:tcW w:w="1417" w:type="dxa"/>
            <w:vMerge/>
            <w:tcBorders>
              <w:right w:val="single" w:sz="12" w:space="0" w:color="FFFFFF" w:themeColor="background1"/>
            </w:tcBorders>
            <w:shd w:val="clear" w:color="auto" w:fill="FFFFFF"/>
          </w:tcPr>
          <w:p w14:paraId="5815B9C5" w14:textId="77777777" w:rsidR="001A3023" w:rsidRPr="008D1B3A" w:rsidRDefault="001A3023" w:rsidP="008D1B3A">
            <w:pPr>
              <w:pStyle w:val="CETBodytext"/>
              <w:ind w:right="-1"/>
              <w:jc w:val="center"/>
              <w:rPr>
                <w:sz w:val="16"/>
                <w:szCs w:val="16"/>
              </w:rPr>
            </w:pPr>
          </w:p>
        </w:tc>
        <w:tc>
          <w:tcPr>
            <w:tcW w:w="1985" w:type="dxa"/>
            <w:gridSpan w:val="2"/>
            <w:tcBorders>
              <w:top w:val="single" w:sz="4" w:space="0" w:color="008000"/>
              <w:left w:val="single" w:sz="12" w:space="0" w:color="FFFFFF" w:themeColor="background1"/>
              <w:bottom w:val="single" w:sz="4" w:space="0" w:color="008000"/>
            </w:tcBorders>
            <w:shd w:val="clear" w:color="auto" w:fill="FFFFFF"/>
          </w:tcPr>
          <w:p w14:paraId="5484917B" w14:textId="77777777" w:rsidR="001A3023" w:rsidRPr="008D1B3A" w:rsidRDefault="001A3023" w:rsidP="008D1B3A">
            <w:pPr>
              <w:pStyle w:val="CETBodytext"/>
              <w:ind w:right="-1"/>
              <w:jc w:val="center"/>
              <w:rPr>
                <w:sz w:val="16"/>
                <w:szCs w:val="16"/>
              </w:rPr>
            </w:pPr>
            <w:r w:rsidRPr="008D1B3A">
              <w:rPr>
                <w:sz w:val="16"/>
                <w:szCs w:val="16"/>
              </w:rPr>
              <w:t>Manual</w:t>
            </w:r>
          </w:p>
        </w:tc>
        <w:tc>
          <w:tcPr>
            <w:tcW w:w="850" w:type="dxa"/>
            <w:vMerge w:val="restart"/>
            <w:tcBorders>
              <w:top w:val="single" w:sz="4" w:space="0" w:color="008000"/>
            </w:tcBorders>
            <w:shd w:val="clear" w:color="auto" w:fill="FFFFFF"/>
          </w:tcPr>
          <w:p w14:paraId="7CCE107E" w14:textId="77777777" w:rsidR="001A3023" w:rsidRPr="008D1B3A" w:rsidRDefault="001A3023" w:rsidP="008D1B3A">
            <w:pPr>
              <w:pStyle w:val="CETBodytext"/>
              <w:ind w:right="-1"/>
              <w:jc w:val="center"/>
              <w:rPr>
                <w:sz w:val="16"/>
                <w:szCs w:val="16"/>
              </w:rPr>
            </w:pPr>
            <w:r w:rsidRPr="008D1B3A">
              <w:rPr>
                <w:sz w:val="16"/>
                <w:szCs w:val="16"/>
              </w:rPr>
              <w:t>Automatic safety means</w:t>
            </w:r>
          </w:p>
        </w:tc>
        <w:tc>
          <w:tcPr>
            <w:tcW w:w="1560" w:type="dxa"/>
            <w:gridSpan w:val="2"/>
            <w:vMerge w:val="restart"/>
            <w:tcBorders>
              <w:top w:val="nil"/>
              <w:bottom w:val="single" w:sz="4" w:space="0" w:color="auto"/>
            </w:tcBorders>
            <w:shd w:val="clear" w:color="auto" w:fill="FFFFFF"/>
          </w:tcPr>
          <w:p w14:paraId="085BB8CC" w14:textId="77777777" w:rsidR="001A3023" w:rsidRPr="008D1B3A" w:rsidRDefault="001A3023" w:rsidP="008D1B3A">
            <w:pPr>
              <w:pStyle w:val="CETBodytext"/>
              <w:ind w:right="-1"/>
              <w:jc w:val="center"/>
              <w:rPr>
                <w:sz w:val="16"/>
                <w:szCs w:val="16"/>
              </w:rPr>
            </w:pPr>
          </w:p>
        </w:tc>
      </w:tr>
      <w:tr w:rsidR="001A3023" w:rsidRPr="008D1B3A" w14:paraId="467CE170" w14:textId="77777777" w:rsidTr="008D1B3A">
        <w:tc>
          <w:tcPr>
            <w:tcW w:w="426" w:type="dxa"/>
            <w:vMerge/>
            <w:tcBorders>
              <w:bottom w:val="single" w:sz="4" w:space="0" w:color="008000"/>
            </w:tcBorders>
            <w:shd w:val="clear" w:color="auto" w:fill="FFFFFF"/>
          </w:tcPr>
          <w:p w14:paraId="76CC3FF4" w14:textId="77777777" w:rsidR="001A3023" w:rsidRPr="008D1B3A" w:rsidRDefault="001A3023" w:rsidP="008D1B3A">
            <w:pPr>
              <w:pStyle w:val="CETBodytext"/>
              <w:jc w:val="center"/>
              <w:rPr>
                <w:sz w:val="16"/>
                <w:szCs w:val="16"/>
              </w:rPr>
            </w:pPr>
          </w:p>
        </w:tc>
        <w:tc>
          <w:tcPr>
            <w:tcW w:w="567" w:type="dxa"/>
            <w:vMerge/>
            <w:tcBorders>
              <w:bottom w:val="single" w:sz="4" w:space="0" w:color="008000"/>
            </w:tcBorders>
            <w:shd w:val="clear" w:color="auto" w:fill="FFFFFF"/>
          </w:tcPr>
          <w:p w14:paraId="14BE5BB8" w14:textId="77777777" w:rsidR="001A3023" w:rsidRPr="008D1B3A" w:rsidRDefault="001A3023" w:rsidP="008D1B3A">
            <w:pPr>
              <w:pStyle w:val="CETBodytext"/>
              <w:jc w:val="center"/>
              <w:rPr>
                <w:sz w:val="16"/>
                <w:szCs w:val="16"/>
              </w:rPr>
            </w:pPr>
          </w:p>
        </w:tc>
        <w:tc>
          <w:tcPr>
            <w:tcW w:w="1134" w:type="dxa"/>
            <w:vMerge/>
            <w:tcBorders>
              <w:bottom w:val="single" w:sz="4" w:space="0" w:color="008000"/>
            </w:tcBorders>
            <w:shd w:val="clear" w:color="auto" w:fill="FFFFFF"/>
          </w:tcPr>
          <w:p w14:paraId="65D160DB" w14:textId="77777777" w:rsidR="001A3023" w:rsidRPr="008D1B3A" w:rsidRDefault="001A3023" w:rsidP="008D1B3A">
            <w:pPr>
              <w:pStyle w:val="CETBodytext"/>
              <w:jc w:val="center"/>
              <w:rPr>
                <w:sz w:val="16"/>
                <w:szCs w:val="16"/>
              </w:rPr>
            </w:pPr>
          </w:p>
        </w:tc>
        <w:tc>
          <w:tcPr>
            <w:tcW w:w="992" w:type="dxa"/>
            <w:vMerge/>
            <w:tcBorders>
              <w:bottom w:val="single" w:sz="4" w:space="0" w:color="008000"/>
            </w:tcBorders>
            <w:shd w:val="clear" w:color="auto" w:fill="FFFFFF"/>
          </w:tcPr>
          <w:p w14:paraId="2C7DA88C" w14:textId="77777777" w:rsidR="001A3023" w:rsidRPr="008D1B3A" w:rsidRDefault="001A3023" w:rsidP="008D1B3A">
            <w:pPr>
              <w:pStyle w:val="CETBodytext"/>
              <w:ind w:right="-1"/>
              <w:jc w:val="center"/>
              <w:rPr>
                <w:sz w:val="16"/>
                <w:szCs w:val="16"/>
              </w:rPr>
            </w:pPr>
          </w:p>
        </w:tc>
        <w:tc>
          <w:tcPr>
            <w:tcW w:w="1417" w:type="dxa"/>
            <w:vMerge/>
            <w:tcBorders>
              <w:bottom w:val="single" w:sz="4" w:space="0" w:color="008000"/>
              <w:right w:val="single" w:sz="12" w:space="0" w:color="FFFFFF" w:themeColor="background1"/>
            </w:tcBorders>
            <w:shd w:val="clear" w:color="auto" w:fill="FFFFFF"/>
          </w:tcPr>
          <w:p w14:paraId="6BB7C76B" w14:textId="77777777" w:rsidR="001A3023" w:rsidRPr="008D1B3A" w:rsidRDefault="001A3023" w:rsidP="008D1B3A">
            <w:pPr>
              <w:pStyle w:val="CETBodytext"/>
              <w:ind w:right="-1"/>
              <w:jc w:val="center"/>
              <w:rPr>
                <w:sz w:val="16"/>
                <w:szCs w:val="16"/>
              </w:rPr>
            </w:pPr>
          </w:p>
        </w:tc>
        <w:tc>
          <w:tcPr>
            <w:tcW w:w="851" w:type="dxa"/>
            <w:tcBorders>
              <w:top w:val="single" w:sz="4" w:space="0" w:color="008000"/>
              <w:left w:val="single" w:sz="12" w:space="0" w:color="FFFFFF" w:themeColor="background1"/>
              <w:bottom w:val="single" w:sz="4" w:space="0" w:color="008000"/>
            </w:tcBorders>
            <w:shd w:val="clear" w:color="auto" w:fill="FFFFFF"/>
          </w:tcPr>
          <w:p w14:paraId="046A356F" w14:textId="77777777" w:rsidR="001A3023" w:rsidRPr="008D1B3A" w:rsidRDefault="001A3023" w:rsidP="008D1B3A">
            <w:pPr>
              <w:pStyle w:val="CETBodytext"/>
              <w:ind w:right="-1"/>
              <w:jc w:val="center"/>
              <w:rPr>
                <w:sz w:val="16"/>
                <w:szCs w:val="16"/>
              </w:rPr>
            </w:pPr>
            <w:r w:rsidRPr="008D1B3A">
              <w:rPr>
                <w:sz w:val="16"/>
                <w:szCs w:val="16"/>
              </w:rPr>
              <w:t xml:space="preserve">Alarm </w:t>
            </w:r>
          </w:p>
        </w:tc>
        <w:tc>
          <w:tcPr>
            <w:tcW w:w="1134" w:type="dxa"/>
            <w:tcBorders>
              <w:top w:val="single" w:sz="4" w:space="0" w:color="008000"/>
              <w:bottom w:val="single" w:sz="4" w:space="0" w:color="008000"/>
            </w:tcBorders>
            <w:shd w:val="clear" w:color="auto" w:fill="FFFFFF"/>
          </w:tcPr>
          <w:p w14:paraId="7990839D" w14:textId="77777777" w:rsidR="001A3023" w:rsidRPr="008D1B3A" w:rsidRDefault="001A3023" w:rsidP="008D1B3A">
            <w:pPr>
              <w:pStyle w:val="CETBodytext"/>
              <w:ind w:right="-1"/>
              <w:jc w:val="center"/>
              <w:rPr>
                <w:sz w:val="16"/>
                <w:szCs w:val="16"/>
              </w:rPr>
            </w:pPr>
            <w:r w:rsidRPr="008D1B3A">
              <w:rPr>
                <w:sz w:val="16"/>
                <w:szCs w:val="16"/>
              </w:rPr>
              <w:t xml:space="preserve">Operator actions </w:t>
            </w:r>
          </w:p>
        </w:tc>
        <w:tc>
          <w:tcPr>
            <w:tcW w:w="850" w:type="dxa"/>
            <w:vMerge/>
            <w:tcBorders>
              <w:bottom w:val="single" w:sz="4" w:space="0" w:color="008000"/>
            </w:tcBorders>
            <w:shd w:val="clear" w:color="auto" w:fill="FFFFFF"/>
          </w:tcPr>
          <w:p w14:paraId="38162941" w14:textId="77777777" w:rsidR="001A3023" w:rsidRPr="008D1B3A" w:rsidRDefault="001A3023" w:rsidP="008D1B3A">
            <w:pPr>
              <w:pStyle w:val="CETBodytext"/>
              <w:ind w:right="-1"/>
              <w:jc w:val="center"/>
              <w:rPr>
                <w:sz w:val="16"/>
                <w:szCs w:val="16"/>
              </w:rPr>
            </w:pPr>
          </w:p>
        </w:tc>
        <w:tc>
          <w:tcPr>
            <w:tcW w:w="1560" w:type="dxa"/>
            <w:gridSpan w:val="2"/>
            <w:vMerge/>
            <w:tcBorders>
              <w:top w:val="nil"/>
              <w:bottom w:val="single" w:sz="4" w:space="0" w:color="008000"/>
            </w:tcBorders>
            <w:shd w:val="clear" w:color="auto" w:fill="FFFFFF"/>
          </w:tcPr>
          <w:p w14:paraId="453968F9" w14:textId="77777777" w:rsidR="001A3023" w:rsidRPr="008D1B3A" w:rsidRDefault="001A3023" w:rsidP="008D1B3A">
            <w:pPr>
              <w:pStyle w:val="CETBodytext"/>
              <w:ind w:right="-1"/>
              <w:jc w:val="center"/>
              <w:rPr>
                <w:sz w:val="16"/>
                <w:szCs w:val="16"/>
              </w:rPr>
            </w:pPr>
          </w:p>
        </w:tc>
      </w:tr>
      <w:tr w:rsidR="001A3023" w:rsidRPr="008D1B3A" w14:paraId="272DA4FB" w14:textId="77777777" w:rsidTr="008D1B3A">
        <w:tc>
          <w:tcPr>
            <w:tcW w:w="426" w:type="dxa"/>
            <w:tcBorders>
              <w:top w:val="single" w:sz="4" w:space="0" w:color="008000"/>
              <w:bottom w:val="single" w:sz="4" w:space="0" w:color="008000"/>
            </w:tcBorders>
            <w:shd w:val="clear" w:color="auto" w:fill="FFFFFF"/>
          </w:tcPr>
          <w:p w14:paraId="3FE15C61" w14:textId="1DF2B126" w:rsidR="00C774DE" w:rsidRPr="008D1B3A" w:rsidRDefault="00C774DE" w:rsidP="008D1B3A">
            <w:pPr>
              <w:pStyle w:val="CETBodytext"/>
              <w:ind w:right="-1"/>
              <w:jc w:val="center"/>
              <w:rPr>
                <w:rFonts w:cs="Arial"/>
                <w:sz w:val="16"/>
                <w:szCs w:val="16"/>
              </w:rPr>
            </w:pPr>
            <w:r w:rsidRPr="008D1B3A">
              <w:rPr>
                <w:rFonts w:cs="Arial"/>
                <w:sz w:val="16"/>
                <w:szCs w:val="16"/>
              </w:rPr>
              <w:t>2.0</w:t>
            </w:r>
          </w:p>
        </w:tc>
        <w:tc>
          <w:tcPr>
            <w:tcW w:w="567" w:type="dxa"/>
            <w:tcBorders>
              <w:top w:val="single" w:sz="4" w:space="0" w:color="008000"/>
              <w:bottom w:val="single" w:sz="4" w:space="0" w:color="008000"/>
            </w:tcBorders>
            <w:shd w:val="clear" w:color="auto" w:fill="FFFFFF"/>
          </w:tcPr>
          <w:p w14:paraId="43A1D526" w14:textId="2414F520" w:rsidR="001A3023" w:rsidRPr="008D1B3A" w:rsidRDefault="00C774DE" w:rsidP="008D1B3A">
            <w:pPr>
              <w:pStyle w:val="CETBodytext"/>
              <w:ind w:right="-1"/>
              <w:jc w:val="center"/>
              <w:rPr>
                <w:rFonts w:cs="Arial"/>
                <w:sz w:val="16"/>
                <w:szCs w:val="16"/>
              </w:rPr>
            </w:pPr>
            <w:r w:rsidRPr="008D1B3A">
              <w:rPr>
                <w:rFonts w:cs="Arial"/>
                <w:sz w:val="16"/>
                <w:szCs w:val="16"/>
              </w:rPr>
              <w:t>2.1hC</w:t>
            </w:r>
          </w:p>
        </w:tc>
        <w:tc>
          <w:tcPr>
            <w:tcW w:w="1134" w:type="dxa"/>
            <w:tcBorders>
              <w:top w:val="single" w:sz="4" w:space="0" w:color="008000"/>
              <w:bottom w:val="single" w:sz="4" w:space="0" w:color="008000"/>
            </w:tcBorders>
            <w:shd w:val="clear" w:color="auto" w:fill="FFFFFF"/>
          </w:tcPr>
          <w:p w14:paraId="3ABF476A" w14:textId="394F09E4" w:rsidR="001A3023" w:rsidRPr="008D1B3A" w:rsidRDefault="00C774DE" w:rsidP="008D1B3A">
            <w:pPr>
              <w:pStyle w:val="CETBodytext"/>
              <w:ind w:right="-1"/>
              <w:jc w:val="center"/>
              <w:rPr>
                <w:rFonts w:cs="Arial"/>
                <w:sz w:val="16"/>
                <w:szCs w:val="16"/>
              </w:rPr>
            </w:pPr>
            <w:r w:rsidRPr="008D1B3A">
              <w:rPr>
                <w:rFonts w:cs="Arial"/>
                <w:sz w:val="16"/>
                <w:szCs w:val="16"/>
              </w:rPr>
              <w:t>Cleaning operation (motor)</w:t>
            </w:r>
          </w:p>
        </w:tc>
        <w:tc>
          <w:tcPr>
            <w:tcW w:w="992" w:type="dxa"/>
            <w:tcBorders>
              <w:top w:val="single" w:sz="4" w:space="0" w:color="008000"/>
              <w:bottom w:val="single" w:sz="4" w:space="0" w:color="008000"/>
            </w:tcBorders>
            <w:shd w:val="clear" w:color="auto" w:fill="FFFFFF"/>
          </w:tcPr>
          <w:p w14:paraId="0A2E85F2" w14:textId="69D13E2A" w:rsidR="001A3023" w:rsidRPr="008D1B3A" w:rsidRDefault="00C774DE" w:rsidP="008D1B3A">
            <w:pPr>
              <w:pStyle w:val="CETBodytext"/>
              <w:ind w:right="-1"/>
              <w:jc w:val="center"/>
              <w:rPr>
                <w:rFonts w:cs="Arial"/>
                <w:sz w:val="16"/>
                <w:szCs w:val="16"/>
              </w:rPr>
            </w:pPr>
            <w:r w:rsidRPr="008D1B3A">
              <w:rPr>
                <w:rFonts w:cs="Arial"/>
                <w:sz w:val="16"/>
                <w:szCs w:val="16"/>
              </w:rPr>
              <w:t>2.1h</w:t>
            </w:r>
            <w:r w:rsidR="007127DB" w:rsidRPr="008D1B3A">
              <w:rPr>
                <w:rFonts w:cs="Arial"/>
                <w:sz w:val="16"/>
                <w:szCs w:val="16"/>
              </w:rPr>
              <w:t>T</w:t>
            </w:r>
          </w:p>
        </w:tc>
        <w:tc>
          <w:tcPr>
            <w:tcW w:w="1417" w:type="dxa"/>
            <w:tcBorders>
              <w:top w:val="single" w:sz="4" w:space="0" w:color="008000"/>
              <w:bottom w:val="single" w:sz="4" w:space="0" w:color="008000"/>
            </w:tcBorders>
            <w:shd w:val="clear" w:color="auto" w:fill="FFFFFF"/>
          </w:tcPr>
          <w:p w14:paraId="35D54DB6" w14:textId="09F70E7C" w:rsidR="001A3023" w:rsidRPr="008D1B3A" w:rsidRDefault="00C774DE" w:rsidP="008D1B3A">
            <w:pPr>
              <w:pStyle w:val="CETBodytext"/>
              <w:ind w:right="-1"/>
              <w:jc w:val="center"/>
              <w:rPr>
                <w:rFonts w:cs="Arial"/>
                <w:sz w:val="16"/>
                <w:szCs w:val="16"/>
              </w:rPr>
            </w:pPr>
            <w:r w:rsidRPr="008D1B3A">
              <w:rPr>
                <w:rFonts w:cs="Arial"/>
                <w:sz w:val="16"/>
                <w:szCs w:val="16"/>
              </w:rPr>
              <w:t>-</w:t>
            </w:r>
          </w:p>
        </w:tc>
        <w:tc>
          <w:tcPr>
            <w:tcW w:w="851" w:type="dxa"/>
            <w:tcBorders>
              <w:top w:val="single" w:sz="4" w:space="0" w:color="008000"/>
              <w:bottom w:val="single" w:sz="4" w:space="0" w:color="008000"/>
            </w:tcBorders>
            <w:shd w:val="clear" w:color="auto" w:fill="FFFFFF"/>
          </w:tcPr>
          <w:p w14:paraId="53130CD1" w14:textId="65F361D1" w:rsidR="001A3023" w:rsidRPr="008D1B3A" w:rsidRDefault="00C774DE" w:rsidP="008D1B3A">
            <w:pPr>
              <w:pStyle w:val="CETBodytext"/>
              <w:ind w:right="-1"/>
              <w:jc w:val="center"/>
              <w:rPr>
                <w:rFonts w:cs="Arial"/>
                <w:sz w:val="16"/>
                <w:szCs w:val="16"/>
              </w:rPr>
            </w:pPr>
            <w:r w:rsidRPr="008D1B3A">
              <w:rPr>
                <w:rFonts w:cs="Arial"/>
                <w:sz w:val="16"/>
                <w:szCs w:val="16"/>
              </w:rPr>
              <w:t>-</w:t>
            </w:r>
          </w:p>
        </w:tc>
        <w:tc>
          <w:tcPr>
            <w:tcW w:w="1134" w:type="dxa"/>
            <w:tcBorders>
              <w:top w:val="single" w:sz="4" w:space="0" w:color="008000"/>
              <w:bottom w:val="single" w:sz="4" w:space="0" w:color="008000"/>
              <w:right w:val="single" w:sz="12" w:space="0" w:color="FFFFFF" w:themeColor="background1"/>
            </w:tcBorders>
            <w:shd w:val="clear" w:color="auto" w:fill="FFFFFF"/>
          </w:tcPr>
          <w:p w14:paraId="1CDF95A1" w14:textId="44FC86A9" w:rsidR="001A3023" w:rsidRPr="008D1B3A" w:rsidRDefault="00C774DE" w:rsidP="008D1B3A">
            <w:pPr>
              <w:pStyle w:val="CETBodytext"/>
              <w:ind w:right="-1"/>
              <w:jc w:val="center"/>
              <w:rPr>
                <w:rFonts w:cs="Arial"/>
                <w:sz w:val="16"/>
                <w:szCs w:val="16"/>
              </w:rPr>
            </w:pPr>
            <w:r w:rsidRPr="008D1B3A">
              <w:rPr>
                <w:rFonts w:cs="Arial"/>
                <w:sz w:val="16"/>
                <w:szCs w:val="16"/>
              </w:rPr>
              <w:t>-</w:t>
            </w:r>
          </w:p>
        </w:tc>
        <w:tc>
          <w:tcPr>
            <w:tcW w:w="850" w:type="dxa"/>
            <w:tcBorders>
              <w:top w:val="single" w:sz="4" w:space="0" w:color="008000"/>
              <w:left w:val="single" w:sz="12" w:space="0" w:color="FFFFFF" w:themeColor="background1"/>
              <w:bottom w:val="single" w:sz="4" w:space="0" w:color="008000"/>
            </w:tcBorders>
            <w:shd w:val="clear" w:color="auto" w:fill="FFFFFF"/>
          </w:tcPr>
          <w:p w14:paraId="487C03F3" w14:textId="26C6E547" w:rsidR="001A3023" w:rsidRPr="008D1B3A" w:rsidRDefault="00C774DE" w:rsidP="008D1B3A">
            <w:pPr>
              <w:pStyle w:val="CETBodytext"/>
              <w:ind w:right="-1"/>
              <w:jc w:val="center"/>
              <w:rPr>
                <w:rFonts w:cs="Arial"/>
                <w:sz w:val="16"/>
                <w:szCs w:val="16"/>
              </w:rPr>
            </w:pPr>
            <w:r w:rsidRPr="008D1B3A">
              <w:rPr>
                <w:rFonts w:cs="Arial"/>
                <w:sz w:val="16"/>
                <w:szCs w:val="16"/>
              </w:rPr>
              <w:t>-</w:t>
            </w:r>
          </w:p>
        </w:tc>
        <w:tc>
          <w:tcPr>
            <w:tcW w:w="1136" w:type="dxa"/>
            <w:tcBorders>
              <w:top w:val="single" w:sz="4" w:space="0" w:color="008000"/>
              <w:bottom w:val="single" w:sz="4" w:space="0" w:color="008000"/>
            </w:tcBorders>
            <w:shd w:val="clear" w:color="auto" w:fill="FFFFFF"/>
          </w:tcPr>
          <w:p w14:paraId="58B05F89" w14:textId="7598741B" w:rsidR="001A3023" w:rsidRPr="008D1B3A" w:rsidRDefault="00C774DE" w:rsidP="008D1B3A">
            <w:pPr>
              <w:pStyle w:val="CETBodytext"/>
              <w:ind w:right="-1"/>
              <w:jc w:val="center"/>
              <w:rPr>
                <w:rFonts w:cs="Arial"/>
                <w:sz w:val="16"/>
                <w:szCs w:val="16"/>
              </w:rPr>
            </w:pPr>
            <w:r w:rsidRPr="008D1B3A">
              <w:rPr>
                <w:rFonts w:cs="Arial"/>
                <w:sz w:val="16"/>
                <w:szCs w:val="16"/>
              </w:rPr>
              <w:t>Concentration &gt;MEC</w:t>
            </w:r>
          </w:p>
        </w:tc>
        <w:tc>
          <w:tcPr>
            <w:tcW w:w="424" w:type="dxa"/>
            <w:tcBorders>
              <w:top w:val="single" w:sz="4" w:space="0" w:color="008000"/>
              <w:bottom w:val="single" w:sz="4" w:space="0" w:color="008000"/>
            </w:tcBorders>
            <w:shd w:val="clear" w:color="auto" w:fill="FFFFFF"/>
          </w:tcPr>
          <w:p w14:paraId="014DF7F2" w14:textId="77777777" w:rsidR="001A3023" w:rsidRPr="008D1B3A" w:rsidRDefault="001A3023" w:rsidP="008D1B3A">
            <w:pPr>
              <w:pStyle w:val="CETBodytext"/>
              <w:ind w:right="-1"/>
              <w:jc w:val="center"/>
              <w:rPr>
                <w:rFonts w:cs="Arial"/>
                <w:sz w:val="16"/>
                <w:szCs w:val="16"/>
              </w:rPr>
            </w:pPr>
          </w:p>
        </w:tc>
      </w:tr>
      <w:tr w:rsidR="001A3023" w:rsidRPr="008D1B3A" w14:paraId="0DBB84B5" w14:textId="77777777" w:rsidTr="008D1B3A">
        <w:tc>
          <w:tcPr>
            <w:tcW w:w="426" w:type="dxa"/>
            <w:tcBorders>
              <w:top w:val="single" w:sz="4" w:space="0" w:color="008000"/>
              <w:bottom w:val="single" w:sz="4" w:space="0" w:color="008000"/>
            </w:tcBorders>
            <w:shd w:val="clear" w:color="auto" w:fill="FFFFFF"/>
          </w:tcPr>
          <w:p w14:paraId="1D1EEF27" w14:textId="0BF9217A" w:rsidR="001A3023" w:rsidRPr="008D1B3A" w:rsidRDefault="00C774DE" w:rsidP="008D1B3A">
            <w:pPr>
              <w:pStyle w:val="CETBodytext"/>
              <w:ind w:right="-1"/>
              <w:jc w:val="center"/>
              <w:rPr>
                <w:rFonts w:cs="Arial"/>
                <w:sz w:val="16"/>
                <w:szCs w:val="16"/>
              </w:rPr>
            </w:pPr>
            <w:r w:rsidRPr="008D1B3A">
              <w:rPr>
                <w:rFonts w:cs="Arial"/>
                <w:sz w:val="16"/>
                <w:szCs w:val="16"/>
              </w:rPr>
              <w:t>2.1</w:t>
            </w:r>
          </w:p>
        </w:tc>
        <w:tc>
          <w:tcPr>
            <w:tcW w:w="567" w:type="dxa"/>
            <w:tcBorders>
              <w:top w:val="single" w:sz="4" w:space="0" w:color="008000"/>
              <w:bottom w:val="single" w:sz="4" w:space="0" w:color="008000"/>
            </w:tcBorders>
            <w:shd w:val="clear" w:color="auto" w:fill="FFFFFF"/>
          </w:tcPr>
          <w:p w14:paraId="46C97276" w14:textId="018A90A7" w:rsidR="001A3023" w:rsidRPr="008D1B3A" w:rsidRDefault="00C774DE" w:rsidP="008D1B3A">
            <w:pPr>
              <w:pStyle w:val="CETBodytext"/>
              <w:ind w:right="-1"/>
              <w:jc w:val="center"/>
              <w:rPr>
                <w:rFonts w:cs="Arial"/>
                <w:sz w:val="16"/>
                <w:szCs w:val="16"/>
              </w:rPr>
            </w:pPr>
            <w:r w:rsidRPr="008D1B3A">
              <w:rPr>
                <w:rFonts w:cs="Arial"/>
                <w:sz w:val="16"/>
                <w:szCs w:val="16"/>
              </w:rPr>
              <w:t>2.2hC</w:t>
            </w:r>
          </w:p>
        </w:tc>
        <w:tc>
          <w:tcPr>
            <w:tcW w:w="1134" w:type="dxa"/>
            <w:tcBorders>
              <w:top w:val="single" w:sz="4" w:space="0" w:color="008000"/>
              <w:bottom w:val="single" w:sz="4" w:space="0" w:color="008000"/>
            </w:tcBorders>
            <w:shd w:val="clear" w:color="auto" w:fill="FFFFFF"/>
          </w:tcPr>
          <w:p w14:paraId="70664A63" w14:textId="461137D8" w:rsidR="001A3023" w:rsidRPr="008D1B3A" w:rsidRDefault="00C774DE" w:rsidP="008D1B3A">
            <w:pPr>
              <w:pStyle w:val="CETBodytext"/>
              <w:ind w:right="-1"/>
              <w:jc w:val="center"/>
              <w:rPr>
                <w:rFonts w:cs="Arial"/>
                <w:sz w:val="16"/>
                <w:szCs w:val="16"/>
              </w:rPr>
            </w:pPr>
            <w:r w:rsidRPr="008D1B3A">
              <w:rPr>
                <w:rFonts w:cs="Arial"/>
                <w:sz w:val="16"/>
                <w:szCs w:val="16"/>
              </w:rPr>
              <w:t>Wearing of bag filters</w:t>
            </w:r>
          </w:p>
        </w:tc>
        <w:tc>
          <w:tcPr>
            <w:tcW w:w="992" w:type="dxa"/>
            <w:tcBorders>
              <w:top w:val="single" w:sz="4" w:space="0" w:color="008000"/>
              <w:bottom w:val="single" w:sz="4" w:space="0" w:color="008000"/>
            </w:tcBorders>
            <w:shd w:val="clear" w:color="auto" w:fill="FFFFFF"/>
          </w:tcPr>
          <w:p w14:paraId="751B60A8" w14:textId="77777777" w:rsidR="001A3023" w:rsidRPr="008D1B3A" w:rsidRDefault="00C774DE" w:rsidP="008D1B3A">
            <w:pPr>
              <w:pStyle w:val="CETBodytext"/>
              <w:ind w:right="-1"/>
              <w:jc w:val="center"/>
              <w:rPr>
                <w:rFonts w:cs="Arial"/>
                <w:sz w:val="16"/>
                <w:szCs w:val="16"/>
              </w:rPr>
            </w:pPr>
            <w:r w:rsidRPr="008D1B3A">
              <w:rPr>
                <w:rFonts w:cs="Arial"/>
                <w:sz w:val="16"/>
                <w:szCs w:val="16"/>
              </w:rPr>
              <w:t>Fan wearing</w:t>
            </w:r>
          </w:p>
          <w:p w14:paraId="4D20F918" w14:textId="77777777" w:rsidR="00C774DE" w:rsidRPr="008D1B3A" w:rsidRDefault="00C774DE" w:rsidP="008D1B3A">
            <w:pPr>
              <w:pStyle w:val="CETBodytext"/>
              <w:ind w:right="-1"/>
              <w:jc w:val="center"/>
              <w:rPr>
                <w:rFonts w:cs="Arial"/>
                <w:sz w:val="16"/>
                <w:szCs w:val="16"/>
              </w:rPr>
            </w:pPr>
            <w:r w:rsidRPr="008D1B3A">
              <w:rPr>
                <w:rFonts w:cs="Arial"/>
                <w:sz w:val="16"/>
                <w:szCs w:val="16"/>
              </w:rPr>
              <w:t>AND</w:t>
            </w:r>
          </w:p>
          <w:p w14:paraId="085D4AE7" w14:textId="6791160F" w:rsidR="00C774DE" w:rsidRPr="008D1B3A" w:rsidRDefault="00C774DE" w:rsidP="008D1B3A">
            <w:pPr>
              <w:pStyle w:val="CETBodytext"/>
              <w:ind w:right="-1"/>
              <w:jc w:val="center"/>
              <w:rPr>
                <w:rFonts w:cs="Arial"/>
                <w:sz w:val="16"/>
                <w:szCs w:val="16"/>
              </w:rPr>
            </w:pPr>
            <w:r w:rsidRPr="008D1B3A">
              <w:rPr>
                <w:rFonts w:cs="Arial"/>
                <w:sz w:val="16"/>
                <w:szCs w:val="16"/>
              </w:rPr>
              <w:t>Aluminum dust released in the environment</w:t>
            </w:r>
          </w:p>
        </w:tc>
        <w:tc>
          <w:tcPr>
            <w:tcW w:w="1417" w:type="dxa"/>
            <w:tcBorders>
              <w:top w:val="single" w:sz="4" w:space="0" w:color="008000"/>
              <w:bottom w:val="single" w:sz="4" w:space="0" w:color="008000"/>
            </w:tcBorders>
            <w:shd w:val="clear" w:color="auto" w:fill="FFFFFF"/>
          </w:tcPr>
          <w:p w14:paraId="7E0F278D" w14:textId="67953EB5" w:rsidR="001A3023" w:rsidRPr="008D1B3A" w:rsidRDefault="00C774DE" w:rsidP="008D1B3A">
            <w:pPr>
              <w:pStyle w:val="CETBodytext"/>
              <w:ind w:right="-1"/>
              <w:jc w:val="center"/>
              <w:rPr>
                <w:rFonts w:cs="Arial"/>
                <w:sz w:val="16"/>
                <w:szCs w:val="16"/>
              </w:rPr>
            </w:pPr>
            <w:r w:rsidRPr="008D1B3A">
              <w:rPr>
                <w:rFonts w:cs="Arial"/>
                <w:sz w:val="16"/>
                <w:szCs w:val="16"/>
              </w:rPr>
              <w:t>-</w:t>
            </w:r>
          </w:p>
        </w:tc>
        <w:tc>
          <w:tcPr>
            <w:tcW w:w="851" w:type="dxa"/>
            <w:tcBorders>
              <w:top w:val="single" w:sz="4" w:space="0" w:color="008000"/>
              <w:bottom w:val="single" w:sz="4" w:space="0" w:color="008000"/>
            </w:tcBorders>
            <w:shd w:val="clear" w:color="auto" w:fill="FFFFFF"/>
          </w:tcPr>
          <w:p w14:paraId="266D4FCC" w14:textId="7580CE6C" w:rsidR="001A3023" w:rsidRPr="008D1B3A" w:rsidRDefault="003A5A3A" w:rsidP="008D1B3A">
            <w:pPr>
              <w:pStyle w:val="CETBodytext"/>
              <w:ind w:right="-1"/>
              <w:jc w:val="center"/>
              <w:rPr>
                <w:rFonts w:cs="Arial"/>
                <w:sz w:val="16"/>
                <w:szCs w:val="16"/>
              </w:rPr>
            </w:pPr>
            <w:r w:rsidRPr="008D1B3A">
              <w:rPr>
                <w:rFonts w:cs="Arial"/>
                <w:sz w:val="16"/>
                <w:szCs w:val="16"/>
              </w:rPr>
              <w:t>Pressure drop reader</w:t>
            </w:r>
          </w:p>
        </w:tc>
        <w:tc>
          <w:tcPr>
            <w:tcW w:w="1134" w:type="dxa"/>
            <w:tcBorders>
              <w:top w:val="single" w:sz="4" w:space="0" w:color="008000"/>
              <w:bottom w:val="single" w:sz="4" w:space="0" w:color="008000"/>
              <w:right w:val="single" w:sz="12" w:space="0" w:color="FFFFFF" w:themeColor="background1"/>
            </w:tcBorders>
            <w:shd w:val="clear" w:color="auto" w:fill="FFFFFF"/>
          </w:tcPr>
          <w:p w14:paraId="4A9B1D73" w14:textId="2208A0FA" w:rsidR="001A3023" w:rsidRPr="008D1B3A" w:rsidRDefault="00C774DE" w:rsidP="008D1B3A">
            <w:pPr>
              <w:pStyle w:val="CETBodytext"/>
              <w:ind w:right="-1"/>
              <w:jc w:val="center"/>
              <w:rPr>
                <w:rFonts w:cs="Arial"/>
                <w:sz w:val="16"/>
                <w:szCs w:val="16"/>
              </w:rPr>
            </w:pPr>
            <w:r w:rsidRPr="008D1B3A">
              <w:rPr>
                <w:rFonts w:cs="Arial"/>
                <w:sz w:val="16"/>
                <w:szCs w:val="16"/>
              </w:rPr>
              <w:t>-</w:t>
            </w:r>
          </w:p>
        </w:tc>
        <w:tc>
          <w:tcPr>
            <w:tcW w:w="850" w:type="dxa"/>
            <w:tcBorders>
              <w:top w:val="single" w:sz="4" w:space="0" w:color="008000"/>
              <w:left w:val="single" w:sz="12" w:space="0" w:color="FFFFFF" w:themeColor="background1"/>
              <w:bottom w:val="single" w:sz="4" w:space="0" w:color="008000"/>
            </w:tcBorders>
            <w:shd w:val="clear" w:color="auto" w:fill="FFFFFF"/>
          </w:tcPr>
          <w:p w14:paraId="3BC5A489" w14:textId="37568D24" w:rsidR="001A3023" w:rsidRPr="008D1B3A" w:rsidRDefault="00C774DE" w:rsidP="008D1B3A">
            <w:pPr>
              <w:pStyle w:val="CETBodytext"/>
              <w:ind w:right="-1"/>
              <w:jc w:val="center"/>
              <w:rPr>
                <w:rFonts w:cs="Arial"/>
                <w:sz w:val="16"/>
                <w:szCs w:val="16"/>
              </w:rPr>
            </w:pPr>
            <w:r w:rsidRPr="008D1B3A">
              <w:rPr>
                <w:rFonts w:cs="Arial"/>
                <w:sz w:val="16"/>
                <w:szCs w:val="16"/>
              </w:rPr>
              <w:t>-</w:t>
            </w:r>
          </w:p>
        </w:tc>
        <w:tc>
          <w:tcPr>
            <w:tcW w:w="1136" w:type="dxa"/>
            <w:tcBorders>
              <w:top w:val="single" w:sz="4" w:space="0" w:color="008000"/>
              <w:bottom w:val="single" w:sz="4" w:space="0" w:color="008000"/>
            </w:tcBorders>
            <w:shd w:val="clear" w:color="auto" w:fill="FFFFFF"/>
          </w:tcPr>
          <w:p w14:paraId="2845FADB" w14:textId="0E716856" w:rsidR="001A3023" w:rsidRPr="008D1B3A" w:rsidRDefault="00C774DE" w:rsidP="008D1B3A">
            <w:pPr>
              <w:pStyle w:val="CETBodytext"/>
              <w:ind w:right="-1"/>
              <w:jc w:val="center"/>
              <w:rPr>
                <w:rFonts w:cs="Arial"/>
                <w:sz w:val="16"/>
                <w:szCs w:val="16"/>
              </w:rPr>
            </w:pPr>
            <w:r w:rsidRPr="008D1B3A">
              <w:rPr>
                <w:rFonts w:cs="Arial"/>
                <w:sz w:val="16"/>
                <w:szCs w:val="16"/>
              </w:rPr>
              <w:t>-</w:t>
            </w:r>
          </w:p>
        </w:tc>
        <w:tc>
          <w:tcPr>
            <w:tcW w:w="424" w:type="dxa"/>
            <w:tcBorders>
              <w:top w:val="single" w:sz="4" w:space="0" w:color="008000"/>
              <w:bottom w:val="single" w:sz="4" w:space="0" w:color="008000"/>
            </w:tcBorders>
            <w:shd w:val="clear" w:color="auto" w:fill="FFFFFF"/>
          </w:tcPr>
          <w:p w14:paraId="1FB56A4B" w14:textId="1DC061C7" w:rsidR="001A3023" w:rsidRPr="008D1B3A" w:rsidRDefault="001A3023" w:rsidP="008D1B3A">
            <w:pPr>
              <w:pStyle w:val="CETBodytext"/>
              <w:ind w:right="-1"/>
              <w:jc w:val="center"/>
              <w:rPr>
                <w:rFonts w:cs="Arial"/>
                <w:sz w:val="16"/>
                <w:szCs w:val="16"/>
              </w:rPr>
            </w:pPr>
            <w:r w:rsidRPr="008D1B3A">
              <w:rPr>
                <w:rFonts w:cs="Arial"/>
                <w:sz w:val="16"/>
                <w:szCs w:val="16"/>
              </w:rPr>
              <w:t>TE</w:t>
            </w:r>
            <w:r w:rsidR="00C774DE" w:rsidRPr="008D1B3A">
              <w:rPr>
                <w:rFonts w:cs="Arial"/>
                <w:sz w:val="16"/>
                <w:szCs w:val="16"/>
              </w:rPr>
              <w:t>3</w:t>
            </w:r>
          </w:p>
        </w:tc>
      </w:tr>
      <w:tr w:rsidR="001A3023" w:rsidRPr="008D1B3A" w14:paraId="5A898F86" w14:textId="77777777" w:rsidTr="008D1B3A">
        <w:tc>
          <w:tcPr>
            <w:tcW w:w="426" w:type="dxa"/>
            <w:tcBorders>
              <w:top w:val="single" w:sz="4" w:space="0" w:color="008000"/>
              <w:bottom w:val="single" w:sz="12" w:space="0" w:color="008000"/>
            </w:tcBorders>
            <w:shd w:val="clear" w:color="auto" w:fill="FFFFFF"/>
          </w:tcPr>
          <w:p w14:paraId="6DDED5D7" w14:textId="6D0EA703" w:rsidR="001A3023" w:rsidRPr="008D1B3A" w:rsidRDefault="00C774DE" w:rsidP="008D1B3A">
            <w:pPr>
              <w:pStyle w:val="CETBodytext"/>
              <w:ind w:right="-1"/>
              <w:jc w:val="center"/>
              <w:rPr>
                <w:rFonts w:cs="Arial"/>
                <w:sz w:val="16"/>
                <w:szCs w:val="16"/>
              </w:rPr>
            </w:pPr>
            <w:r w:rsidRPr="008D1B3A">
              <w:rPr>
                <w:rFonts w:cs="Arial"/>
                <w:sz w:val="16"/>
                <w:szCs w:val="16"/>
              </w:rPr>
              <w:t>2.2</w:t>
            </w:r>
          </w:p>
        </w:tc>
        <w:tc>
          <w:tcPr>
            <w:tcW w:w="567" w:type="dxa"/>
            <w:tcBorders>
              <w:top w:val="single" w:sz="4" w:space="0" w:color="008000"/>
              <w:bottom w:val="single" w:sz="12" w:space="0" w:color="008000"/>
            </w:tcBorders>
            <w:shd w:val="clear" w:color="auto" w:fill="FFFFFF"/>
          </w:tcPr>
          <w:p w14:paraId="18BE7AE4" w14:textId="1CD195E4" w:rsidR="001A3023" w:rsidRPr="008D1B3A" w:rsidRDefault="007127DB" w:rsidP="008D1B3A">
            <w:pPr>
              <w:pStyle w:val="CETBodytext"/>
              <w:ind w:right="-1"/>
              <w:jc w:val="center"/>
              <w:rPr>
                <w:rFonts w:cs="Arial"/>
                <w:sz w:val="16"/>
                <w:szCs w:val="16"/>
              </w:rPr>
            </w:pPr>
            <w:r w:rsidRPr="008D1B3A">
              <w:rPr>
                <w:rFonts w:cs="Arial"/>
                <w:sz w:val="16"/>
                <w:szCs w:val="16"/>
              </w:rPr>
              <w:t>2.1hT</w:t>
            </w:r>
          </w:p>
        </w:tc>
        <w:tc>
          <w:tcPr>
            <w:tcW w:w="1134" w:type="dxa"/>
            <w:tcBorders>
              <w:top w:val="single" w:sz="4" w:space="0" w:color="008000"/>
              <w:bottom w:val="single" w:sz="12" w:space="0" w:color="008000"/>
            </w:tcBorders>
            <w:shd w:val="clear" w:color="auto" w:fill="FFFFFF"/>
          </w:tcPr>
          <w:p w14:paraId="120735E2" w14:textId="13A5DFFD" w:rsidR="001A3023" w:rsidRPr="008D1B3A" w:rsidRDefault="007127DB" w:rsidP="008D1B3A">
            <w:pPr>
              <w:pStyle w:val="CETBodytext"/>
              <w:ind w:right="-1"/>
              <w:jc w:val="center"/>
              <w:rPr>
                <w:rFonts w:cs="Arial"/>
                <w:sz w:val="16"/>
                <w:szCs w:val="16"/>
              </w:rPr>
            </w:pPr>
            <w:r w:rsidRPr="008D1B3A">
              <w:rPr>
                <w:rFonts w:cs="Arial"/>
                <w:sz w:val="16"/>
                <w:szCs w:val="16"/>
              </w:rPr>
              <w:t>(3hT</w:t>
            </w:r>
          </w:p>
          <w:p w14:paraId="5D8EB2AB" w14:textId="11992703" w:rsidR="007127DB" w:rsidRPr="008D1B3A" w:rsidRDefault="007127DB" w:rsidP="008D1B3A">
            <w:pPr>
              <w:pStyle w:val="CETBodytext"/>
              <w:ind w:right="-1"/>
              <w:jc w:val="center"/>
              <w:rPr>
                <w:rFonts w:cs="Arial"/>
                <w:sz w:val="16"/>
                <w:szCs w:val="16"/>
              </w:rPr>
            </w:pPr>
            <w:r w:rsidRPr="008D1B3A">
              <w:rPr>
                <w:rFonts w:cs="Arial"/>
                <w:sz w:val="16"/>
                <w:szCs w:val="16"/>
              </w:rPr>
              <w:t>OR</w:t>
            </w:r>
          </w:p>
          <w:p w14:paraId="3B7A5A8F" w14:textId="3418C1A7" w:rsidR="007127DB" w:rsidRPr="008D1B3A" w:rsidRDefault="007127DB" w:rsidP="008D1B3A">
            <w:pPr>
              <w:pStyle w:val="CETBodytext"/>
              <w:ind w:right="-1"/>
              <w:jc w:val="center"/>
              <w:rPr>
                <w:rFonts w:cs="Arial"/>
                <w:sz w:val="16"/>
                <w:szCs w:val="16"/>
              </w:rPr>
            </w:pPr>
            <w:r w:rsidRPr="008D1B3A">
              <w:rPr>
                <w:rFonts w:cs="Arial"/>
                <w:sz w:val="16"/>
                <w:szCs w:val="16"/>
              </w:rPr>
              <w:t>Electric spark)</w:t>
            </w:r>
          </w:p>
          <w:p w14:paraId="2B816951" w14:textId="77777777" w:rsidR="007127DB" w:rsidRPr="008D1B3A" w:rsidRDefault="007127DB" w:rsidP="008D1B3A">
            <w:pPr>
              <w:pStyle w:val="CETBodytext"/>
              <w:ind w:right="-1"/>
              <w:jc w:val="center"/>
              <w:rPr>
                <w:rFonts w:cs="Arial"/>
                <w:sz w:val="16"/>
                <w:szCs w:val="16"/>
              </w:rPr>
            </w:pPr>
            <w:r w:rsidRPr="008D1B3A">
              <w:rPr>
                <w:rFonts w:cs="Arial"/>
                <w:sz w:val="16"/>
                <w:szCs w:val="16"/>
              </w:rPr>
              <w:t>AND</w:t>
            </w:r>
          </w:p>
          <w:p w14:paraId="7D0829B5" w14:textId="469B18A3" w:rsidR="007127DB" w:rsidRPr="008D1B3A" w:rsidRDefault="007127DB" w:rsidP="008D1B3A">
            <w:pPr>
              <w:pStyle w:val="CETBodytext"/>
              <w:ind w:right="-1"/>
              <w:jc w:val="center"/>
              <w:rPr>
                <w:rFonts w:cs="Arial"/>
                <w:sz w:val="16"/>
                <w:szCs w:val="16"/>
              </w:rPr>
            </w:pPr>
            <w:r w:rsidRPr="008D1B3A">
              <w:rPr>
                <w:rFonts w:cs="Arial"/>
                <w:sz w:val="16"/>
                <w:szCs w:val="16"/>
              </w:rPr>
              <w:t>2.1hC</w:t>
            </w:r>
          </w:p>
        </w:tc>
        <w:tc>
          <w:tcPr>
            <w:tcW w:w="992" w:type="dxa"/>
            <w:tcBorders>
              <w:top w:val="single" w:sz="4" w:space="0" w:color="008000"/>
              <w:bottom w:val="single" w:sz="12" w:space="0" w:color="008000"/>
            </w:tcBorders>
            <w:shd w:val="clear" w:color="auto" w:fill="FFFFFF"/>
          </w:tcPr>
          <w:p w14:paraId="358AA2A5" w14:textId="126B19CB" w:rsidR="001A3023" w:rsidRPr="008D1B3A" w:rsidRDefault="007127DB" w:rsidP="008D1B3A">
            <w:pPr>
              <w:pStyle w:val="CETBodytext"/>
              <w:ind w:right="-1"/>
              <w:jc w:val="center"/>
              <w:rPr>
                <w:rFonts w:cs="Arial"/>
                <w:sz w:val="16"/>
                <w:szCs w:val="16"/>
              </w:rPr>
            </w:pPr>
            <w:r w:rsidRPr="008D1B3A">
              <w:rPr>
                <w:rFonts w:cs="Arial"/>
                <w:sz w:val="16"/>
                <w:szCs w:val="16"/>
              </w:rPr>
              <w:t>Dust explosion</w:t>
            </w:r>
          </w:p>
        </w:tc>
        <w:tc>
          <w:tcPr>
            <w:tcW w:w="1417" w:type="dxa"/>
            <w:tcBorders>
              <w:top w:val="single" w:sz="4" w:space="0" w:color="008000"/>
              <w:bottom w:val="single" w:sz="12" w:space="0" w:color="008000"/>
            </w:tcBorders>
            <w:shd w:val="clear" w:color="auto" w:fill="FFFFFF"/>
          </w:tcPr>
          <w:p w14:paraId="228E74E7" w14:textId="639395C5" w:rsidR="001A3023" w:rsidRPr="008D1B3A" w:rsidRDefault="00C774DE" w:rsidP="008D1B3A">
            <w:pPr>
              <w:pStyle w:val="CETBodytext"/>
              <w:ind w:right="-1"/>
              <w:jc w:val="center"/>
              <w:rPr>
                <w:rFonts w:cs="Arial"/>
                <w:sz w:val="16"/>
                <w:szCs w:val="16"/>
              </w:rPr>
            </w:pPr>
            <w:r w:rsidRPr="008D1B3A">
              <w:rPr>
                <w:rFonts w:cs="Arial"/>
                <w:sz w:val="16"/>
                <w:szCs w:val="16"/>
              </w:rPr>
              <w:t>-</w:t>
            </w:r>
          </w:p>
        </w:tc>
        <w:tc>
          <w:tcPr>
            <w:tcW w:w="851" w:type="dxa"/>
            <w:tcBorders>
              <w:top w:val="single" w:sz="4" w:space="0" w:color="008000"/>
              <w:bottom w:val="single" w:sz="12" w:space="0" w:color="008000"/>
            </w:tcBorders>
            <w:shd w:val="clear" w:color="auto" w:fill="FFFFFF"/>
          </w:tcPr>
          <w:p w14:paraId="4E27770B" w14:textId="77777777" w:rsidR="001A3023" w:rsidRPr="008D1B3A" w:rsidRDefault="001A3023" w:rsidP="008D1B3A">
            <w:pPr>
              <w:pStyle w:val="CETBodytext"/>
              <w:ind w:right="-1"/>
              <w:jc w:val="center"/>
              <w:rPr>
                <w:rFonts w:cs="Arial"/>
                <w:sz w:val="16"/>
                <w:szCs w:val="16"/>
              </w:rPr>
            </w:pPr>
            <w:r w:rsidRPr="008D1B3A">
              <w:rPr>
                <w:rFonts w:cs="Arial"/>
                <w:sz w:val="16"/>
                <w:szCs w:val="16"/>
              </w:rPr>
              <w:t>-</w:t>
            </w:r>
          </w:p>
        </w:tc>
        <w:tc>
          <w:tcPr>
            <w:tcW w:w="1134" w:type="dxa"/>
            <w:tcBorders>
              <w:top w:val="single" w:sz="4" w:space="0" w:color="008000"/>
              <w:bottom w:val="single" w:sz="12" w:space="0" w:color="008000"/>
              <w:right w:val="single" w:sz="12" w:space="0" w:color="FFFFFF" w:themeColor="background1"/>
            </w:tcBorders>
            <w:shd w:val="clear" w:color="auto" w:fill="FFFFFF"/>
          </w:tcPr>
          <w:p w14:paraId="5B0EB284" w14:textId="77777777" w:rsidR="001A3023" w:rsidRPr="008D1B3A" w:rsidRDefault="001A3023" w:rsidP="008D1B3A">
            <w:pPr>
              <w:pStyle w:val="CETBodytext"/>
              <w:ind w:right="-1"/>
              <w:jc w:val="center"/>
              <w:rPr>
                <w:rFonts w:cs="Arial"/>
                <w:sz w:val="16"/>
                <w:szCs w:val="16"/>
              </w:rPr>
            </w:pPr>
            <w:r w:rsidRPr="008D1B3A">
              <w:rPr>
                <w:rFonts w:cs="Arial"/>
                <w:sz w:val="16"/>
                <w:szCs w:val="16"/>
              </w:rPr>
              <w:t>-</w:t>
            </w:r>
          </w:p>
        </w:tc>
        <w:tc>
          <w:tcPr>
            <w:tcW w:w="850" w:type="dxa"/>
            <w:tcBorders>
              <w:top w:val="single" w:sz="4" w:space="0" w:color="008000"/>
              <w:left w:val="single" w:sz="12" w:space="0" w:color="FFFFFF" w:themeColor="background1"/>
              <w:bottom w:val="single" w:sz="12" w:space="0" w:color="008000"/>
            </w:tcBorders>
            <w:shd w:val="clear" w:color="auto" w:fill="FFFFFF"/>
          </w:tcPr>
          <w:p w14:paraId="5DE363C5" w14:textId="77777777" w:rsidR="001A3023" w:rsidRPr="008D1B3A" w:rsidRDefault="001A3023" w:rsidP="008D1B3A">
            <w:pPr>
              <w:pStyle w:val="CETBodytext"/>
              <w:ind w:right="-1"/>
              <w:jc w:val="center"/>
              <w:rPr>
                <w:rFonts w:cs="Arial"/>
                <w:sz w:val="16"/>
                <w:szCs w:val="16"/>
              </w:rPr>
            </w:pPr>
            <w:r w:rsidRPr="008D1B3A">
              <w:rPr>
                <w:rFonts w:cs="Arial"/>
                <w:sz w:val="16"/>
                <w:szCs w:val="16"/>
              </w:rPr>
              <w:t>-</w:t>
            </w:r>
          </w:p>
        </w:tc>
        <w:tc>
          <w:tcPr>
            <w:tcW w:w="1136" w:type="dxa"/>
            <w:tcBorders>
              <w:top w:val="single" w:sz="4" w:space="0" w:color="008000"/>
              <w:bottom w:val="single" w:sz="12" w:space="0" w:color="008000"/>
            </w:tcBorders>
            <w:shd w:val="clear" w:color="auto" w:fill="FFFFFF"/>
          </w:tcPr>
          <w:p w14:paraId="77775308" w14:textId="31C92F81" w:rsidR="001A3023" w:rsidRPr="008D1B3A" w:rsidRDefault="001A3023" w:rsidP="008D1B3A">
            <w:pPr>
              <w:pStyle w:val="CETBodytext"/>
              <w:ind w:right="-1"/>
              <w:jc w:val="center"/>
              <w:rPr>
                <w:rFonts w:cs="Arial"/>
                <w:sz w:val="16"/>
                <w:szCs w:val="16"/>
              </w:rPr>
            </w:pPr>
          </w:p>
        </w:tc>
        <w:tc>
          <w:tcPr>
            <w:tcW w:w="424" w:type="dxa"/>
            <w:tcBorders>
              <w:top w:val="single" w:sz="4" w:space="0" w:color="008000"/>
              <w:bottom w:val="single" w:sz="12" w:space="0" w:color="008000"/>
            </w:tcBorders>
            <w:shd w:val="clear" w:color="auto" w:fill="FFFFFF"/>
          </w:tcPr>
          <w:p w14:paraId="37B94B46" w14:textId="688F9384" w:rsidR="001A3023" w:rsidRPr="008D1B3A" w:rsidRDefault="001A3023" w:rsidP="008D1B3A">
            <w:pPr>
              <w:pStyle w:val="CETBodytext"/>
              <w:ind w:right="-1"/>
              <w:jc w:val="center"/>
              <w:rPr>
                <w:rFonts w:cs="Arial"/>
                <w:sz w:val="16"/>
                <w:szCs w:val="16"/>
              </w:rPr>
            </w:pPr>
            <w:r w:rsidRPr="008D1B3A">
              <w:rPr>
                <w:rFonts w:cs="Arial"/>
                <w:sz w:val="16"/>
                <w:szCs w:val="16"/>
              </w:rPr>
              <w:t>TE</w:t>
            </w:r>
            <w:r w:rsidR="007127DB" w:rsidRPr="008D1B3A">
              <w:rPr>
                <w:rFonts w:cs="Arial"/>
                <w:sz w:val="16"/>
                <w:szCs w:val="16"/>
              </w:rPr>
              <w:t>4</w:t>
            </w:r>
          </w:p>
        </w:tc>
      </w:tr>
    </w:tbl>
    <w:p w14:paraId="3EB37B82" w14:textId="6150A0B7" w:rsidR="004D7B03" w:rsidRDefault="00D76B41" w:rsidP="008D1B3A">
      <w:pPr>
        <w:pStyle w:val="CETBodytext"/>
      </w:pPr>
      <w:r w:rsidRPr="007300FC">
        <w:t xml:space="preserve">Ignition sources considered are: friction spark, electric spark </w:t>
      </w:r>
      <w:r w:rsidRPr="007300FC">
        <w:fldChar w:fldCharType="begin"/>
      </w:r>
      <w:r w:rsidRPr="007300FC">
        <w:instrText xml:space="preserve"> ADDIN ZOTERO_ITEM CSL_CITATION {"citationID":"6QhkHC0m","properties":{"formattedCitation":"(Eckhoff, 2003)","plainCitation":"(Eckhoff, 2003)","noteIndex":0},"citationItems":[{"id":70,"uris":["http://zotero.org/users/local/srvgdN1j/items/ENT8UUWG"],"uri":["http://zotero.org/users/local/srvgdN1j/items/ENT8UUWG"],"itemData":{"id":70,"type":"book","ISBN":"978-0-7506-7602-1","language":"en","note":"DOI: 10.1016/B978-0-7506-7602-1.X5000-8","publisher":"Elsevier","source":"DOI.org (Crossref)","title":"Dust Explosions in the Process Industries","URL":"https://linkinghub.elsevier.com/retrieve/pii/B9780750676021X50008","author":[{"family":"Eckhoff","given":"Rolf K."}],"accessed":{"date-parts":[["2020",2,28]]},"issued":{"date-parts":[["2003"]]}}}],"schema":"https://github.com/citation-style-language/schema/raw/master/csl-citation.json"} </w:instrText>
      </w:r>
      <w:r w:rsidRPr="007300FC">
        <w:fldChar w:fldCharType="separate"/>
      </w:r>
      <w:r w:rsidRPr="000A035B">
        <w:rPr>
          <w:rFonts w:cs="Arial"/>
        </w:rPr>
        <w:t>(Eckhoff, 2003)</w:t>
      </w:r>
      <w:r w:rsidRPr="007300FC">
        <w:fldChar w:fldCharType="end"/>
      </w:r>
      <w:r w:rsidRPr="007300FC">
        <w:t xml:space="preserve">, exothermic reaction between water and aluminum dust </w:t>
      </w:r>
      <w:r w:rsidRPr="007300FC">
        <w:fldChar w:fldCharType="begin"/>
      </w:r>
      <w:r w:rsidRPr="007300FC">
        <w:instrText xml:space="preserve"> ADDIN ZOTERO_ITEM CSL_CITATION {"citationID":"cEss9j1a","properties":{"formattedCitation":"(Li et al., 2016)","plainCitation":"(Li et al., 2016)","noteIndex":0},"citationItems":[{"id":34,"uris":["http://zotero.org/users/local/srvgdN1j/items/LUR7F5KX"],"uri":["http://zotero.org/users/local/srvgdN1j/items/LUR7F5KX"],"itemData":{"id":34,"type":"article-journal","abstract":"On August 2, 2014 a catastrophic dust explosion occurred in a large industrial plant for polishing various aluminium-alloy parts in Kunshan, China. The explosion occurred during manual polishing of the surfaces of aluminium-alloy wheel hubs for the car industry. 75 people lost their lives immediately and another 185 were injured. Subsequently, 71 of the seriously injured also died, which increased the total loss of lives to 146. The direct economic loss of was 351 million yuan. This is probably one of the most serious dust explosion catastrophes known apart from some very major coal dust explosion disasters in coal mines. Based on measurements of explosion parameters of dust samples collected on the explosion site and on-site investigations and interviews, it was concluded that a series of consecutive explosions was initiated in one of the external dust filters. Then it propagated into the main building via the dust extraction ducting and further onto the second floor. At the same time the propagating in-house dust flame was sucked into the ducts leading to seven other external dust filters, which also exploded. On the basis of investigations on site after the explosion and subsequent laboratory experiments and data analyses it was concluded that the explosion was most probably initiated by self-ignition of contaminated aluminium-alloy dust in the dust collecting barrel below the external bag filter unit in which the initial primary explosion took place. General ignorance of the potential risk of dust explosions in industries producing fine metal dusts as a low-mass waste by-product is the most probable basic root cause of this catastrophic accident. Therefore, avoiding accumulation of deposits of such dusts indoors by good regular housekeeping and other means is regarded the most effective and practical way of loss prevention due to metal dust explosions in such plants. In addition, explosion isolation between dust collecting systems and workshops appears to be another important measure towards minimizing the consequences of such explosions.","container-title":"Journal of Loss Prevention in the Process Industries","DOI":"10.1016/j.jlp.2015.11.013","ISSN":"0950-4230","journalAbbreviation":"Journal of Loss Prevention in the Process Industries","page":"121-130","title":"A catastrophic aluminium-alloy dust explosion in China","volume":"39","author":[{"family":"Li","given":"G."},{"family":"Yang","given":"H.-X."},{"family":"Yuan","given":"C.-M."},{"family":"Eckhoff","given":"R.K."}],"issued":{"date-parts":[["2016",1,1]]}}}],"schema":"https://github.com/citation-style-language/schema/raw/master/csl-citation.json"} </w:instrText>
      </w:r>
      <w:r w:rsidRPr="007300FC">
        <w:fldChar w:fldCharType="separate"/>
      </w:r>
      <w:r w:rsidRPr="000A035B">
        <w:rPr>
          <w:rFonts w:cs="Arial"/>
        </w:rPr>
        <w:t>(Li et al., 2016)</w:t>
      </w:r>
      <w:r w:rsidRPr="007300FC">
        <w:fldChar w:fldCharType="end"/>
      </w:r>
      <w:r w:rsidRPr="007300FC">
        <w:t>. Tables 2,3,4 report the ROA analysis performed on nodes 1,2,3, respectively</w:t>
      </w:r>
      <w:r w:rsidR="00575911">
        <w:t>.</w:t>
      </w:r>
      <w:r w:rsidR="008D1B3A">
        <w:t xml:space="preserve"> </w:t>
      </w:r>
      <w:r w:rsidR="004D7B03" w:rsidRPr="00575911">
        <w:t>In this case, it was necessary to distinguish between the clean part</w:t>
      </w:r>
      <w:r w:rsidR="007127DB" w:rsidRPr="00575911">
        <w:t xml:space="preserve"> of the bag filter (no</w:t>
      </w:r>
      <w:r w:rsidR="007127DB" w:rsidRPr="000A035B">
        <w:t>de 2.2), and the part processing dirty air (node 2.1).</w:t>
      </w:r>
    </w:p>
    <w:p w14:paraId="598A83CD" w14:textId="0233D0E9" w:rsidR="00571402" w:rsidRDefault="00571402" w:rsidP="008D1B3A">
      <w:pPr>
        <w:pStyle w:val="CETBodytext"/>
      </w:pPr>
      <w:r w:rsidRPr="007300FC">
        <w:t xml:space="preserve">According to the ROA analysis, the most severe Top Events are local fire (TE2), which can </w:t>
      </w:r>
      <w:r>
        <w:t>take place</w:t>
      </w:r>
      <w:r w:rsidRPr="007300FC">
        <w:t xml:space="preserve"> inside the barrel and in the production line, and a primary dust explosion (TE4). A dust explosion can occur during the regular cleaning operation, where the dust dropping from the bags generates dust cloud inside the MEC range.</w:t>
      </w:r>
      <w:r w:rsidRPr="00571402">
        <w:t xml:space="preserve"> </w:t>
      </w:r>
      <w:r w:rsidRPr="007300FC">
        <w:t>It is known that, at some point, the vibrating motor was broken, and the cleaning operation was then manually performed by operators every day. How is it possible to update the risk analysis, in order to estimate the hazards represented by the introduction of this process modification?</w:t>
      </w:r>
    </w:p>
    <w:p w14:paraId="38410ABD" w14:textId="77777777" w:rsidR="00571402" w:rsidRPr="007300FC" w:rsidRDefault="00571402" w:rsidP="008D1B3A">
      <w:pPr>
        <w:pStyle w:val="CETBodytext"/>
      </w:pPr>
      <w:r w:rsidRPr="007300FC">
        <w:t>Following the step</w:t>
      </w:r>
      <w:r>
        <w:t>s</w:t>
      </w:r>
      <w:r w:rsidRPr="007300FC">
        <w:t xml:space="preserve"> proposed</w:t>
      </w:r>
      <w:r>
        <w:t>,</w:t>
      </w:r>
      <w:r w:rsidRPr="007300FC">
        <w:t xml:space="preserve"> it is possible to obtain meaningful information:</w:t>
      </w:r>
    </w:p>
    <w:p w14:paraId="3245C55C" w14:textId="77777777" w:rsidR="00571402" w:rsidRPr="007300FC" w:rsidRDefault="00571402" w:rsidP="008D1B3A">
      <w:pPr>
        <w:pStyle w:val="CETListbullets"/>
        <w:numPr>
          <w:ilvl w:val="0"/>
          <w:numId w:val="13"/>
        </w:numPr>
        <w:rPr>
          <w:lang w:val="en-US"/>
        </w:rPr>
      </w:pPr>
      <w:r w:rsidRPr="007300FC">
        <w:rPr>
          <w:lang w:val="en-US"/>
        </w:rPr>
        <w:t>Which components/human operation are involved?</w:t>
      </w:r>
    </w:p>
    <w:p w14:paraId="39B125F3" w14:textId="77777777" w:rsidR="00571402" w:rsidRPr="007300FC" w:rsidRDefault="00571402" w:rsidP="008D1B3A">
      <w:pPr>
        <w:pStyle w:val="CETListbullets"/>
        <w:ind w:left="0" w:firstLine="0"/>
        <w:rPr>
          <w:lang w:val="en-US"/>
        </w:rPr>
      </w:pPr>
      <w:r w:rsidRPr="007300FC">
        <w:rPr>
          <w:lang w:val="en-US"/>
        </w:rPr>
        <w:t>Components involved are bag filters and the vibrating motor (unavailable). Operators need to perform a new task.</w:t>
      </w:r>
    </w:p>
    <w:p w14:paraId="28C0C22F" w14:textId="77777777" w:rsidR="00571402" w:rsidRPr="007300FC" w:rsidRDefault="00571402" w:rsidP="008D1B3A">
      <w:pPr>
        <w:pStyle w:val="CETListbullets"/>
        <w:numPr>
          <w:ilvl w:val="0"/>
          <w:numId w:val="13"/>
        </w:numPr>
        <w:rPr>
          <w:lang w:val="en-US"/>
        </w:rPr>
      </w:pPr>
      <w:r w:rsidRPr="007300FC">
        <w:rPr>
          <w:lang w:val="en-US"/>
        </w:rPr>
        <w:t>Which process variables are affected by the new procedure?</w:t>
      </w:r>
    </w:p>
    <w:p w14:paraId="5259C940" w14:textId="6D319F2D" w:rsidR="00571402" w:rsidRPr="000A035B" w:rsidRDefault="00571402" w:rsidP="008D1B3A">
      <w:pPr>
        <w:pStyle w:val="CETListbullets"/>
        <w:ind w:left="0" w:firstLine="0"/>
      </w:pPr>
      <w:r w:rsidRPr="007300FC">
        <w:rPr>
          <w:lang w:val="en-US"/>
        </w:rPr>
        <w:t>The only process variable directly involved is aluminum dust concentration in the bag filter enclosure. According to new errors and failures, air temperature and aluminum dust concentration in the clean side of the venting line may be involved too.</w:t>
      </w:r>
    </w:p>
    <w:p w14:paraId="57DDF9C7" w14:textId="75704D82" w:rsidR="003E0D15" w:rsidRPr="007300FC" w:rsidRDefault="00AF7D8C" w:rsidP="008D1B3A">
      <w:pPr>
        <w:pStyle w:val="CETTabletitle"/>
        <w:spacing w:line="264" w:lineRule="auto"/>
        <w:rPr>
          <w:lang w:val="en-US"/>
        </w:rPr>
      </w:pPr>
      <w:r w:rsidRPr="007300FC">
        <w:rPr>
          <w:lang w:val="en-US"/>
        </w:rPr>
        <w:lastRenderedPageBreak/>
        <w:t xml:space="preserve">Table </w:t>
      </w:r>
      <w:r w:rsidR="00D76B41" w:rsidRPr="007300FC">
        <w:rPr>
          <w:lang w:val="en-US"/>
        </w:rPr>
        <w:t>4</w:t>
      </w:r>
      <w:r w:rsidRPr="007300FC">
        <w:rPr>
          <w:lang w:val="en-US"/>
        </w:rPr>
        <w:t>: ROA table for the regular process</w:t>
      </w:r>
      <w:r w:rsidR="001A3023" w:rsidRPr="007300FC">
        <w:rPr>
          <w:lang w:val="en-US"/>
        </w:rPr>
        <w:t xml:space="preserve"> (node 3)</w:t>
      </w:r>
    </w:p>
    <w:tbl>
      <w:tblPr>
        <w:tblW w:w="8931" w:type="dxa"/>
        <w:tblBorders>
          <w:top w:val="single" w:sz="12" w:space="0" w:color="008000"/>
          <w:bottom w:val="single" w:sz="12" w:space="0" w:color="008000"/>
        </w:tblBorders>
        <w:shd w:val="clear" w:color="auto" w:fill="FFFFFF"/>
        <w:tblLayout w:type="fixed"/>
        <w:tblCellMar>
          <w:left w:w="0" w:type="dxa"/>
          <w:right w:w="0" w:type="dxa"/>
        </w:tblCellMar>
        <w:tblLook w:val="00A0" w:firstRow="1" w:lastRow="0" w:firstColumn="1" w:lastColumn="0" w:noHBand="0" w:noVBand="0"/>
      </w:tblPr>
      <w:tblGrid>
        <w:gridCol w:w="426"/>
        <w:gridCol w:w="425"/>
        <w:gridCol w:w="992"/>
        <w:gridCol w:w="1135"/>
        <w:gridCol w:w="1558"/>
        <w:gridCol w:w="851"/>
        <w:gridCol w:w="1134"/>
        <w:gridCol w:w="850"/>
        <w:gridCol w:w="1136"/>
        <w:gridCol w:w="424"/>
      </w:tblGrid>
      <w:tr w:rsidR="00AF7D8C" w:rsidRPr="000A035B" w14:paraId="47CD1643" w14:textId="77777777" w:rsidTr="00AF7D8C">
        <w:tc>
          <w:tcPr>
            <w:tcW w:w="426" w:type="dxa"/>
            <w:vMerge w:val="restart"/>
            <w:tcBorders>
              <w:top w:val="single" w:sz="12" w:space="0" w:color="008000"/>
            </w:tcBorders>
            <w:shd w:val="clear" w:color="auto" w:fill="FFFFFF"/>
          </w:tcPr>
          <w:p w14:paraId="35BF2326" w14:textId="77777777" w:rsidR="00AF7D8C" w:rsidRPr="007300FC" w:rsidRDefault="00AF7D8C" w:rsidP="008D1B3A">
            <w:pPr>
              <w:pStyle w:val="CETBodytext"/>
              <w:jc w:val="center"/>
              <w:rPr>
                <w:sz w:val="16"/>
                <w:szCs w:val="16"/>
              </w:rPr>
            </w:pPr>
            <w:r w:rsidRPr="007300FC">
              <w:rPr>
                <w:sz w:val="16"/>
                <w:szCs w:val="16"/>
              </w:rPr>
              <w:t>Rec</w:t>
            </w:r>
          </w:p>
        </w:tc>
        <w:tc>
          <w:tcPr>
            <w:tcW w:w="425" w:type="dxa"/>
            <w:vMerge w:val="restart"/>
            <w:tcBorders>
              <w:top w:val="single" w:sz="12" w:space="0" w:color="008000"/>
            </w:tcBorders>
            <w:shd w:val="clear" w:color="auto" w:fill="FFFFFF"/>
          </w:tcPr>
          <w:p w14:paraId="00B44771" w14:textId="77777777" w:rsidR="00AF7D8C" w:rsidRPr="007300FC" w:rsidRDefault="00AF7D8C" w:rsidP="008D1B3A">
            <w:pPr>
              <w:pStyle w:val="CETBodytext"/>
              <w:jc w:val="center"/>
              <w:rPr>
                <w:sz w:val="16"/>
                <w:szCs w:val="16"/>
              </w:rPr>
            </w:pPr>
            <w:r w:rsidRPr="007300FC">
              <w:rPr>
                <w:sz w:val="16"/>
                <w:szCs w:val="16"/>
              </w:rPr>
              <w:t>NDV</w:t>
            </w:r>
          </w:p>
        </w:tc>
        <w:tc>
          <w:tcPr>
            <w:tcW w:w="992" w:type="dxa"/>
            <w:vMerge w:val="restart"/>
            <w:tcBorders>
              <w:top w:val="single" w:sz="12" w:space="0" w:color="008000"/>
            </w:tcBorders>
            <w:shd w:val="clear" w:color="auto" w:fill="FFFFFF"/>
          </w:tcPr>
          <w:p w14:paraId="1F257D57" w14:textId="77777777" w:rsidR="00AF7D8C" w:rsidRPr="007300FC" w:rsidRDefault="00AF7D8C" w:rsidP="008D1B3A">
            <w:pPr>
              <w:pStyle w:val="CETBodytext"/>
              <w:jc w:val="center"/>
              <w:rPr>
                <w:sz w:val="16"/>
                <w:szCs w:val="16"/>
              </w:rPr>
            </w:pPr>
            <w:r w:rsidRPr="007300FC">
              <w:rPr>
                <w:sz w:val="16"/>
                <w:szCs w:val="16"/>
              </w:rPr>
              <w:t>Causes</w:t>
            </w:r>
          </w:p>
        </w:tc>
        <w:tc>
          <w:tcPr>
            <w:tcW w:w="1135" w:type="dxa"/>
            <w:vMerge w:val="restart"/>
            <w:tcBorders>
              <w:top w:val="single" w:sz="12" w:space="0" w:color="008000"/>
            </w:tcBorders>
            <w:shd w:val="clear" w:color="auto" w:fill="FFFFFF"/>
          </w:tcPr>
          <w:p w14:paraId="7C462A6D" w14:textId="3EB99158" w:rsidR="00AF7D8C" w:rsidRPr="007300FC" w:rsidRDefault="00AF7D8C" w:rsidP="008D1B3A">
            <w:pPr>
              <w:pStyle w:val="CETBodytext"/>
              <w:ind w:right="-1"/>
              <w:jc w:val="center"/>
              <w:rPr>
                <w:rFonts w:cs="Arial"/>
                <w:sz w:val="16"/>
                <w:szCs w:val="16"/>
              </w:rPr>
            </w:pPr>
            <w:r w:rsidRPr="007300FC">
              <w:rPr>
                <w:sz w:val="16"/>
                <w:szCs w:val="16"/>
              </w:rPr>
              <w:t>Cons.</w:t>
            </w:r>
          </w:p>
        </w:tc>
        <w:tc>
          <w:tcPr>
            <w:tcW w:w="1558" w:type="dxa"/>
            <w:vMerge w:val="restart"/>
            <w:tcBorders>
              <w:top w:val="single" w:sz="12" w:space="0" w:color="008000"/>
              <w:right w:val="single" w:sz="12" w:space="0" w:color="FFFFFF" w:themeColor="background1"/>
            </w:tcBorders>
            <w:shd w:val="clear" w:color="auto" w:fill="FFFFFF"/>
          </w:tcPr>
          <w:p w14:paraId="2AD6894E" w14:textId="6A680D05" w:rsidR="00AF7D8C" w:rsidRPr="007300FC" w:rsidRDefault="00AF7D8C" w:rsidP="008D1B3A">
            <w:pPr>
              <w:pStyle w:val="CETBodytext"/>
              <w:ind w:right="-1"/>
              <w:jc w:val="center"/>
              <w:rPr>
                <w:rFonts w:cs="Arial"/>
                <w:sz w:val="16"/>
                <w:szCs w:val="16"/>
              </w:rPr>
            </w:pPr>
            <w:r w:rsidRPr="007300FC">
              <w:rPr>
                <w:sz w:val="16"/>
                <w:szCs w:val="16"/>
              </w:rPr>
              <w:t xml:space="preserve">Plant state with protections working </w:t>
            </w:r>
          </w:p>
        </w:tc>
        <w:tc>
          <w:tcPr>
            <w:tcW w:w="2835" w:type="dxa"/>
            <w:gridSpan w:val="3"/>
            <w:tcBorders>
              <w:top w:val="single" w:sz="12" w:space="0" w:color="008000"/>
              <w:left w:val="single" w:sz="12" w:space="0" w:color="FFFFFF" w:themeColor="background1"/>
              <w:bottom w:val="single" w:sz="4" w:space="0" w:color="008000"/>
            </w:tcBorders>
            <w:shd w:val="clear" w:color="auto" w:fill="FFFFFF"/>
          </w:tcPr>
          <w:p w14:paraId="035E2E36" w14:textId="77777777" w:rsidR="00AF7D8C" w:rsidRPr="007300FC" w:rsidRDefault="00AF7D8C" w:rsidP="008D1B3A">
            <w:pPr>
              <w:pStyle w:val="CETBodytext"/>
              <w:ind w:right="-1"/>
              <w:jc w:val="center"/>
              <w:rPr>
                <w:rFonts w:cs="Arial"/>
                <w:sz w:val="16"/>
                <w:szCs w:val="16"/>
              </w:rPr>
            </w:pPr>
            <w:r w:rsidRPr="007300FC">
              <w:rPr>
                <w:sz w:val="16"/>
                <w:szCs w:val="16"/>
              </w:rPr>
              <w:t>Protections</w:t>
            </w:r>
          </w:p>
        </w:tc>
        <w:tc>
          <w:tcPr>
            <w:tcW w:w="1136" w:type="dxa"/>
            <w:tcBorders>
              <w:top w:val="single" w:sz="12" w:space="0" w:color="008000"/>
              <w:bottom w:val="nil"/>
            </w:tcBorders>
            <w:shd w:val="clear" w:color="auto" w:fill="FFFFFF"/>
          </w:tcPr>
          <w:p w14:paraId="4F1F7BEC" w14:textId="77777777" w:rsidR="00AF7D8C" w:rsidRPr="007300FC" w:rsidRDefault="00AF7D8C" w:rsidP="008D1B3A">
            <w:pPr>
              <w:pStyle w:val="CETBodytext"/>
              <w:ind w:right="-1"/>
              <w:jc w:val="center"/>
              <w:rPr>
                <w:rFonts w:cs="Arial"/>
                <w:sz w:val="16"/>
                <w:szCs w:val="16"/>
              </w:rPr>
            </w:pPr>
            <w:r w:rsidRPr="007300FC">
              <w:rPr>
                <w:sz w:val="16"/>
                <w:szCs w:val="16"/>
              </w:rPr>
              <w:t>Notes</w:t>
            </w:r>
          </w:p>
        </w:tc>
        <w:tc>
          <w:tcPr>
            <w:tcW w:w="424" w:type="dxa"/>
            <w:tcBorders>
              <w:top w:val="single" w:sz="12" w:space="0" w:color="008000"/>
              <w:bottom w:val="nil"/>
            </w:tcBorders>
            <w:shd w:val="clear" w:color="auto" w:fill="FFFFFF"/>
          </w:tcPr>
          <w:p w14:paraId="05E1F051" w14:textId="77777777" w:rsidR="00AF7D8C" w:rsidRPr="007300FC" w:rsidRDefault="00AF7D8C" w:rsidP="008D1B3A">
            <w:pPr>
              <w:pStyle w:val="CETBodytext"/>
              <w:ind w:right="-1"/>
              <w:jc w:val="center"/>
              <w:rPr>
                <w:rFonts w:cs="Arial"/>
                <w:sz w:val="16"/>
                <w:szCs w:val="16"/>
              </w:rPr>
            </w:pPr>
            <w:r w:rsidRPr="007300FC">
              <w:rPr>
                <w:sz w:val="16"/>
                <w:szCs w:val="16"/>
              </w:rPr>
              <w:t>TE</w:t>
            </w:r>
          </w:p>
        </w:tc>
      </w:tr>
      <w:tr w:rsidR="00AF7D8C" w:rsidRPr="000A035B" w14:paraId="188678CD" w14:textId="77777777" w:rsidTr="00AF7D8C">
        <w:tc>
          <w:tcPr>
            <w:tcW w:w="426" w:type="dxa"/>
            <w:vMerge/>
            <w:shd w:val="clear" w:color="auto" w:fill="FFFFFF"/>
          </w:tcPr>
          <w:p w14:paraId="21DBE315" w14:textId="77777777" w:rsidR="00AF7D8C" w:rsidRPr="007300FC" w:rsidRDefault="00AF7D8C" w:rsidP="008D1B3A">
            <w:pPr>
              <w:pStyle w:val="CETBodytext"/>
              <w:jc w:val="center"/>
              <w:rPr>
                <w:sz w:val="16"/>
                <w:szCs w:val="16"/>
              </w:rPr>
            </w:pPr>
          </w:p>
        </w:tc>
        <w:tc>
          <w:tcPr>
            <w:tcW w:w="425" w:type="dxa"/>
            <w:vMerge/>
            <w:shd w:val="clear" w:color="auto" w:fill="FFFFFF"/>
          </w:tcPr>
          <w:p w14:paraId="0BA34ED6" w14:textId="77777777" w:rsidR="00AF7D8C" w:rsidRPr="007300FC" w:rsidRDefault="00AF7D8C" w:rsidP="008D1B3A">
            <w:pPr>
              <w:pStyle w:val="CETBodytext"/>
              <w:jc w:val="center"/>
              <w:rPr>
                <w:sz w:val="16"/>
                <w:szCs w:val="16"/>
              </w:rPr>
            </w:pPr>
          </w:p>
        </w:tc>
        <w:tc>
          <w:tcPr>
            <w:tcW w:w="992" w:type="dxa"/>
            <w:vMerge/>
            <w:shd w:val="clear" w:color="auto" w:fill="FFFFFF"/>
          </w:tcPr>
          <w:p w14:paraId="13140FAF" w14:textId="77777777" w:rsidR="00AF7D8C" w:rsidRPr="007300FC" w:rsidRDefault="00AF7D8C" w:rsidP="008D1B3A">
            <w:pPr>
              <w:pStyle w:val="CETBodytext"/>
              <w:jc w:val="center"/>
              <w:rPr>
                <w:sz w:val="16"/>
                <w:szCs w:val="16"/>
              </w:rPr>
            </w:pPr>
          </w:p>
        </w:tc>
        <w:tc>
          <w:tcPr>
            <w:tcW w:w="1135" w:type="dxa"/>
            <w:vMerge/>
            <w:shd w:val="clear" w:color="auto" w:fill="FFFFFF"/>
          </w:tcPr>
          <w:p w14:paraId="03AA58F0" w14:textId="77777777" w:rsidR="00AF7D8C" w:rsidRPr="007300FC" w:rsidRDefault="00AF7D8C" w:rsidP="008D1B3A">
            <w:pPr>
              <w:pStyle w:val="CETBodytext"/>
              <w:ind w:right="-1"/>
              <w:jc w:val="center"/>
              <w:rPr>
                <w:sz w:val="16"/>
                <w:szCs w:val="16"/>
              </w:rPr>
            </w:pPr>
          </w:p>
        </w:tc>
        <w:tc>
          <w:tcPr>
            <w:tcW w:w="1558" w:type="dxa"/>
            <w:vMerge/>
            <w:tcBorders>
              <w:right w:val="single" w:sz="12" w:space="0" w:color="FFFFFF" w:themeColor="background1"/>
            </w:tcBorders>
            <w:shd w:val="clear" w:color="auto" w:fill="FFFFFF"/>
          </w:tcPr>
          <w:p w14:paraId="392290AE" w14:textId="77777777" w:rsidR="00AF7D8C" w:rsidRPr="007300FC" w:rsidRDefault="00AF7D8C" w:rsidP="008D1B3A">
            <w:pPr>
              <w:pStyle w:val="CETBodytext"/>
              <w:ind w:right="-1"/>
              <w:jc w:val="center"/>
              <w:rPr>
                <w:sz w:val="16"/>
                <w:szCs w:val="16"/>
              </w:rPr>
            </w:pPr>
          </w:p>
        </w:tc>
        <w:tc>
          <w:tcPr>
            <w:tcW w:w="1985" w:type="dxa"/>
            <w:gridSpan w:val="2"/>
            <w:tcBorders>
              <w:top w:val="single" w:sz="4" w:space="0" w:color="008000"/>
              <w:left w:val="single" w:sz="12" w:space="0" w:color="FFFFFF" w:themeColor="background1"/>
              <w:bottom w:val="single" w:sz="4" w:space="0" w:color="008000"/>
            </w:tcBorders>
            <w:shd w:val="clear" w:color="auto" w:fill="FFFFFF"/>
          </w:tcPr>
          <w:p w14:paraId="7E154477" w14:textId="77777777" w:rsidR="00AF7D8C" w:rsidRPr="007300FC" w:rsidRDefault="00AF7D8C" w:rsidP="008D1B3A">
            <w:pPr>
              <w:pStyle w:val="CETBodytext"/>
              <w:ind w:right="-1"/>
              <w:jc w:val="center"/>
              <w:rPr>
                <w:sz w:val="16"/>
                <w:szCs w:val="16"/>
              </w:rPr>
            </w:pPr>
            <w:r w:rsidRPr="007300FC">
              <w:rPr>
                <w:sz w:val="16"/>
                <w:szCs w:val="16"/>
              </w:rPr>
              <w:t>Manual</w:t>
            </w:r>
          </w:p>
        </w:tc>
        <w:tc>
          <w:tcPr>
            <w:tcW w:w="850" w:type="dxa"/>
            <w:vMerge w:val="restart"/>
            <w:tcBorders>
              <w:top w:val="single" w:sz="4" w:space="0" w:color="008000"/>
            </w:tcBorders>
            <w:shd w:val="clear" w:color="auto" w:fill="FFFFFF"/>
          </w:tcPr>
          <w:p w14:paraId="10F08098" w14:textId="2053C2A4" w:rsidR="00AF7D8C" w:rsidRPr="007300FC" w:rsidRDefault="00AF7D8C" w:rsidP="008D1B3A">
            <w:pPr>
              <w:pStyle w:val="CETBodytext"/>
              <w:ind w:right="-1"/>
              <w:jc w:val="center"/>
              <w:rPr>
                <w:sz w:val="16"/>
                <w:szCs w:val="16"/>
              </w:rPr>
            </w:pPr>
            <w:r w:rsidRPr="007300FC">
              <w:rPr>
                <w:sz w:val="16"/>
                <w:szCs w:val="16"/>
              </w:rPr>
              <w:t>Automatic safety means</w:t>
            </w:r>
          </w:p>
        </w:tc>
        <w:tc>
          <w:tcPr>
            <w:tcW w:w="1560" w:type="dxa"/>
            <w:gridSpan w:val="2"/>
            <w:vMerge w:val="restart"/>
            <w:tcBorders>
              <w:top w:val="nil"/>
              <w:bottom w:val="single" w:sz="4" w:space="0" w:color="auto"/>
            </w:tcBorders>
            <w:shd w:val="clear" w:color="auto" w:fill="FFFFFF"/>
          </w:tcPr>
          <w:p w14:paraId="75820854" w14:textId="77777777" w:rsidR="00AF7D8C" w:rsidRPr="007300FC" w:rsidRDefault="00AF7D8C" w:rsidP="008D1B3A">
            <w:pPr>
              <w:pStyle w:val="CETBodytext"/>
              <w:ind w:right="-1"/>
              <w:jc w:val="center"/>
              <w:rPr>
                <w:sz w:val="16"/>
                <w:szCs w:val="16"/>
              </w:rPr>
            </w:pPr>
          </w:p>
        </w:tc>
      </w:tr>
      <w:tr w:rsidR="00AF7D8C" w:rsidRPr="000A035B" w14:paraId="1C17D1BB" w14:textId="77777777" w:rsidTr="00AF7D8C">
        <w:tc>
          <w:tcPr>
            <w:tcW w:w="426" w:type="dxa"/>
            <w:vMerge/>
            <w:tcBorders>
              <w:bottom w:val="single" w:sz="4" w:space="0" w:color="008000"/>
            </w:tcBorders>
            <w:shd w:val="clear" w:color="auto" w:fill="FFFFFF"/>
          </w:tcPr>
          <w:p w14:paraId="79D514BB" w14:textId="77777777" w:rsidR="00AF7D8C" w:rsidRPr="007300FC" w:rsidRDefault="00AF7D8C" w:rsidP="008D1B3A">
            <w:pPr>
              <w:pStyle w:val="CETBodytext"/>
              <w:jc w:val="center"/>
              <w:rPr>
                <w:sz w:val="16"/>
                <w:szCs w:val="16"/>
              </w:rPr>
            </w:pPr>
          </w:p>
        </w:tc>
        <w:tc>
          <w:tcPr>
            <w:tcW w:w="425" w:type="dxa"/>
            <w:vMerge/>
            <w:tcBorders>
              <w:bottom w:val="single" w:sz="4" w:space="0" w:color="008000"/>
            </w:tcBorders>
            <w:shd w:val="clear" w:color="auto" w:fill="FFFFFF"/>
          </w:tcPr>
          <w:p w14:paraId="7E8935FA" w14:textId="77777777" w:rsidR="00AF7D8C" w:rsidRPr="007300FC" w:rsidRDefault="00AF7D8C" w:rsidP="008D1B3A">
            <w:pPr>
              <w:pStyle w:val="CETBodytext"/>
              <w:jc w:val="center"/>
              <w:rPr>
                <w:sz w:val="16"/>
                <w:szCs w:val="16"/>
              </w:rPr>
            </w:pPr>
          </w:p>
        </w:tc>
        <w:tc>
          <w:tcPr>
            <w:tcW w:w="992" w:type="dxa"/>
            <w:vMerge/>
            <w:tcBorders>
              <w:bottom w:val="single" w:sz="4" w:space="0" w:color="008000"/>
            </w:tcBorders>
            <w:shd w:val="clear" w:color="auto" w:fill="FFFFFF"/>
          </w:tcPr>
          <w:p w14:paraId="70E8B553" w14:textId="77777777" w:rsidR="00AF7D8C" w:rsidRPr="007300FC" w:rsidRDefault="00AF7D8C" w:rsidP="008D1B3A">
            <w:pPr>
              <w:pStyle w:val="CETBodytext"/>
              <w:jc w:val="center"/>
              <w:rPr>
                <w:sz w:val="16"/>
                <w:szCs w:val="16"/>
              </w:rPr>
            </w:pPr>
          </w:p>
        </w:tc>
        <w:tc>
          <w:tcPr>
            <w:tcW w:w="1135" w:type="dxa"/>
            <w:vMerge/>
            <w:tcBorders>
              <w:bottom w:val="single" w:sz="4" w:space="0" w:color="008000"/>
            </w:tcBorders>
            <w:shd w:val="clear" w:color="auto" w:fill="FFFFFF"/>
          </w:tcPr>
          <w:p w14:paraId="2A811495" w14:textId="77777777" w:rsidR="00AF7D8C" w:rsidRPr="007300FC" w:rsidRDefault="00AF7D8C" w:rsidP="008D1B3A">
            <w:pPr>
              <w:pStyle w:val="CETBodytext"/>
              <w:ind w:right="-1"/>
              <w:jc w:val="center"/>
              <w:rPr>
                <w:sz w:val="16"/>
                <w:szCs w:val="16"/>
              </w:rPr>
            </w:pPr>
          </w:p>
        </w:tc>
        <w:tc>
          <w:tcPr>
            <w:tcW w:w="1558" w:type="dxa"/>
            <w:vMerge/>
            <w:tcBorders>
              <w:bottom w:val="single" w:sz="4" w:space="0" w:color="008000"/>
              <w:right w:val="single" w:sz="12" w:space="0" w:color="FFFFFF" w:themeColor="background1"/>
            </w:tcBorders>
            <w:shd w:val="clear" w:color="auto" w:fill="FFFFFF"/>
          </w:tcPr>
          <w:p w14:paraId="34FF7378" w14:textId="77777777" w:rsidR="00AF7D8C" w:rsidRPr="007300FC" w:rsidRDefault="00AF7D8C" w:rsidP="008D1B3A">
            <w:pPr>
              <w:pStyle w:val="CETBodytext"/>
              <w:ind w:right="-1"/>
              <w:jc w:val="center"/>
              <w:rPr>
                <w:sz w:val="16"/>
                <w:szCs w:val="16"/>
              </w:rPr>
            </w:pPr>
          </w:p>
        </w:tc>
        <w:tc>
          <w:tcPr>
            <w:tcW w:w="851" w:type="dxa"/>
            <w:tcBorders>
              <w:top w:val="single" w:sz="4" w:space="0" w:color="008000"/>
              <w:left w:val="single" w:sz="12" w:space="0" w:color="FFFFFF" w:themeColor="background1"/>
              <w:bottom w:val="single" w:sz="4" w:space="0" w:color="008000"/>
            </w:tcBorders>
            <w:shd w:val="clear" w:color="auto" w:fill="FFFFFF"/>
          </w:tcPr>
          <w:p w14:paraId="46FD862E" w14:textId="5D033F59" w:rsidR="00AF7D8C" w:rsidRPr="007300FC" w:rsidRDefault="00AF7D8C" w:rsidP="008D1B3A">
            <w:pPr>
              <w:pStyle w:val="CETBodytext"/>
              <w:ind w:right="-1"/>
              <w:jc w:val="center"/>
              <w:rPr>
                <w:sz w:val="16"/>
                <w:szCs w:val="16"/>
              </w:rPr>
            </w:pPr>
            <w:r w:rsidRPr="007300FC">
              <w:rPr>
                <w:sz w:val="16"/>
                <w:szCs w:val="16"/>
              </w:rPr>
              <w:t xml:space="preserve">Alarm </w:t>
            </w:r>
          </w:p>
        </w:tc>
        <w:tc>
          <w:tcPr>
            <w:tcW w:w="1134" w:type="dxa"/>
            <w:tcBorders>
              <w:top w:val="single" w:sz="4" w:space="0" w:color="008000"/>
              <w:bottom w:val="single" w:sz="4" w:space="0" w:color="008000"/>
            </w:tcBorders>
            <w:shd w:val="clear" w:color="auto" w:fill="FFFFFF"/>
          </w:tcPr>
          <w:p w14:paraId="07116669" w14:textId="485ED044" w:rsidR="00AF7D8C" w:rsidRPr="007300FC" w:rsidRDefault="00AF7D8C" w:rsidP="008D1B3A">
            <w:pPr>
              <w:pStyle w:val="CETBodytext"/>
              <w:ind w:right="-1"/>
              <w:jc w:val="center"/>
              <w:rPr>
                <w:sz w:val="16"/>
                <w:szCs w:val="16"/>
              </w:rPr>
            </w:pPr>
            <w:r w:rsidRPr="007300FC">
              <w:rPr>
                <w:sz w:val="16"/>
                <w:szCs w:val="16"/>
              </w:rPr>
              <w:t xml:space="preserve">Operator actions </w:t>
            </w:r>
          </w:p>
        </w:tc>
        <w:tc>
          <w:tcPr>
            <w:tcW w:w="850" w:type="dxa"/>
            <w:vMerge/>
            <w:tcBorders>
              <w:bottom w:val="single" w:sz="4" w:space="0" w:color="008000"/>
            </w:tcBorders>
            <w:shd w:val="clear" w:color="auto" w:fill="FFFFFF"/>
          </w:tcPr>
          <w:p w14:paraId="41927980" w14:textId="77777777" w:rsidR="00AF7D8C" w:rsidRPr="007300FC" w:rsidRDefault="00AF7D8C" w:rsidP="008D1B3A">
            <w:pPr>
              <w:pStyle w:val="CETBodytext"/>
              <w:ind w:right="-1"/>
              <w:jc w:val="center"/>
              <w:rPr>
                <w:sz w:val="16"/>
                <w:szCs w:val="16"/>
              </w:rPr>
            </w:pPr>
          </w:p>
        </w:tc>
        <w:tc>
          <w:tcPr>
            <w:tcW w:w="1560" w:type="dxa"/>
            <w:gridSpan w:val="2"/>
            <w:vMerge/>
            <w:tcBorders>
              <w:top w:val="nil"/>
              <w:bottom w:val="single" w:sz="4" w:space="0" w:color="008000"/>
            </w:tcBorders>
            <w:shd w:val="clear" w:color="auto" w:fill="FFFFFF"/>
          </w:tcPr>
          <w:p w14:paraId="2B4BF58C" w14:textId="77777777" w:rsidR="00AF7D8C" w:rsidRPr="007300FC" w:rsidRDefault="00AF7D8C" w:rsidP="008D1B3A">
            <w:pPr>
              <w:pStyle w:val="CETBodytext"/>
              <w:ind w:right="-1"/>
              <w:jc w:val="center"/>
              <w:rPr>
                <w:sz w:val="16"/>
                <w:szCs w:val="16"/>
              </w:rPr>
            </w:pPr>
          </w:p>
        </w:tc>
      </w:tr>
      <w:tr w:rsidR="00AF7D8C" w:rsidRPr="000A035B" w14:paraId="769773A6" w14:textId="77777777" w:rsidTr="00AF7D8C">
        <w:tc>
          <w:tcPr>
            <w:tcW w:w="426" w:type="dxa"/>
            <w:tcBorders>
              <w:top w:val="single" w:sz="4" w:space="0" w:color="008000"/>
              <w:bottom w:val="single" w:sz="4" w:space="0" w:color="008000"/>
            </w:tcBorders>
            <w:shd w:val="clear" w:color="auto" w:fill="FFFFFF"/>
          </w:tcPr>
          <w:p w14:paraId="58D5AC8D" w14:textId="0866A51E" w:rsidR="00AF7D8C" w:rsidRPr="007300FC" w:rsidRDefault="00C774DE" w:rsidP="008D1B3A">
            <w:pPr>
              <w:pStyle w:val="CETBodytext"/>
              <w:ind w:right="-1"/>
              <w:jc w:val="center"/>
              <w:rPr>
                <w:rFonts w:cs="Arial"/>
                <w:sz w:val="16"/>
                <w:szCs w:val="16"/>
              </w:rPr>
            </w:pPr>
            <w:r w:rsidRPr="007300FC">
              <w:rPr>
                <w:rFonts w:cs="Arial"/>
                <w:sz w:val="16"/>
                <w:szCs w:val="16"/>
              </w:rPr>
              <w:t>3.0</w:t>
            </w:r>
          </w:p>
        </w:tc>
        <w:tc>
          <w:tcPr>
            <w:tcW w:w="425" w:type="dxa"/>
            <w:tcBorders>
              <w:top w:val="single" w:sz="4" w:space="0" w:color="008000"/>
              <w:bottom w:val="single" w:sz="4" w:space="0" w:color="008000"/>
            </w:tcBorders>
            <w:shd w:val="clear" w:color="auto" w:fill="FFFFFF"/>
          </w:tcPr>
          <w:p w14:paraId="18499137" w14:textId="3C04C576" w:rsidR="00AF7D8C" w:rsidRPr="007300FC" w:rsidRDefault="00C774DE" w:rsidP="008D1B3A">
            <w:pPr>
              <w:pStyle w:val="CETBodytext"/>
              <w:ind w:right="-1"/>
              <w:jc w:val="center"/>
              <w:rPr>
                <w:rFonts w:cs="Arial"/>
                <w:sz w:val="16"/>
                <w:szCs w:val="16"/>
              </w:rPr>
            </w:pPr>
            <w:r w:rsidRPr="007300FC">
              <w:rPr>
                <w:rFonts w:cs="Arial"/>
                <w:sz w:val="16"/>
                <w:szCs w:val="16"/>
              </w:rPr>
              <w:t>3hL</w:t>
            </w:r>
          </w:p>
        </w:tc>
        <w:tc>
          <w:tcPr>
            <w:tcW w:w="992" w:type="dxa"/>
            <w:tcBorders>
              <w:top w:val="single" w:sz="4" w:space="0" w:color="008000"/>
              <w:bottom w:val="single" w:sz="4" w:space="0" w:color="008000"/>
            </w:tcBorders>
            <w:shd w:val="clear" w:color="auto" w:fill="FFFFFF"/>
          </w:tcPr>
          <w:p w14:paraId="0135C0F4" w14:textId="77777777" w:rsidR="00AF7D8C" w:rsidRPr="007300FC" w:rsidRDefault="00AF7D8C" w:rsidP="008D1B3A">
            <w:pPr>
              <w:pStyle w:val="CETBodytext"/>
              <w:ind w:right="-1"/>
              <w:jc w:val="center"/>
              <w:rPr>
                <w:rFonts w:cs="Arial"/>
                <w:sz w:val="16"/>
                <w:szCs w:val="16"/>
              </w:rPr>
            </w:pPr>
            <w:r w:rsidRPr="007300FC">
              <w:rPr>
                <w:rFonts w:cs="Arial"/>
                <w:sz w:val="16"/>
                <w:szCs w:val="16"/>
              </w:rPr>
              <w:t>Raining</w:t>
            </w:r>
          </w:p>
          <w:p w14:paraId="6381F1D1" w14:textId="77777777" w:rsidR="00AF7D8C" w:rsidRPr="007300FC" w:rsidRDefault="00AF7D8C" w:rsidP="008D1B3A">
            <w:pPr>
              <w:pStyle w:val="CETBodytext"/>
              <w:ind w:right="-1"/>
              <w:jc w:val="center"/>
              <w:rPr>
                <w:rFonts w:cs="Arial"/>
                <w:sz w:val="16"/>
                <w:szCs w:val="16"/>
              </w:rPr>
            </w:pPr>
            <w:r w:rsidRPr="007300FC">
              <w:rPr>
                <w:rFonts w:cs="Arial"/>
                <w:sz w:val="16"/>
                <w:szCs w:val="16"/>
              </w:rPr>
              <w:t>AND</w:t>
            </w:r>
          </w:p>
          <w:p w14:paraId="5954A559" w14:textId="69E61431" w:rsidR="00AF7D8C" w:rsidRPr="007300FC" w:rsidRDefault="00AF7D8C" w:rsidP="008D1B3A">
            <w:pPr>
              <w:pStyle w:val="CETBodytext"/>
              <w:ind w:right="-1"/>
              <w:jc w:val="center"/>
              <w:rPr>
                <w:rFonts w:cs="Arial"/>
                <w:sz w:val="16"/>
                <w:szCs w:val="16"/>
              </w:rPr>
            </w:pPr>
            <w:r w:rsidRPr="007300FC">
              <w:rPr>
                <w:rFonts w:cs="Arial"/>
                <w:sz w:val="16"/>
                <w:szCs w:val="16"/>
              </w:rPr>
              <w:t>Corrosion of the barrel</w:t>
            </w:r>
          </w:p>
        </w:tc>
        <w:tc>
          <w:tcPr>
            <w:tcW w:w="1135" w:type="dxa"/>
            <w:tcBorders>
              <w:top w:val="single" w:sz="4" w:space="0" w:color="008000"/>
              <w:bottom w:val="single" w:sz="4" w:space="0" w:color="008000"/>
            </w:tcBorders>
            <w:shd w:val="clear" w:color="auto" w:fill="FFFFFF"/>
          </w:tcPr>
          <w:p w14:paraId="425E1ABD" w14:textId="134E66AF" w:rsidR="00AF7D8C" w:rsidRPr="007300FC" w:rsidRDefault="001A3023" w:rsidP="008D1B3A">
            <w:pPr>
              <w:pStyle w:val="CETBodytext"/>
              <w:ind w:right="-1"/>
              <w:jc w:val="center"/>
              <w:rPr>
                <w:rFonts w:cs="Arial"/>
                <w:sz w:val="16"/>
                <w:szCs w:val="16"/>
              </w:rPr>
            </w:pPr>
            <w:r w:rsidRPr="007300FC">
              <w:rPr>
                <w:rFonts w:cs="Arial"/>
                <w:sz w:val="16"/>
                <w:szCs w:val="16"/>
              </w:rPr>
              <w:t>3</w:t>
            </w:r>
            <w:r w:rsidR="00AF7D8C" w:rsidRPr="007300FC">
              <w:rPr>
                <w:rFonts w:cs="Arial"/>
                <w:sz w:val="16"/>
                <w:szCs w:val="16"/>
              </w:rPr>
              <w:t>hT</w:t>
            </w:r>
          </w:p>
          <w:p w14:paraId="1F583448" w14:textId="086081CE" w:rsidR="00AF7D8C" w:rsidRPr="007300FC" w:rsidRDefault="00AF7D8C" w:rsidP="008D1B3A">
            <w:pPr>
              <w:pStyle w:val="CETBodytext"/>
              <w:ind w:right="-1"/>
              <w:jc w:val="center"/>
              <w:rPr>
                <w:rFonts w:cs="Arial"/>
                <w:sz w:val="16"/>
                <w:szCs w:val="16"/>
              </w:rPr>
            </w:pPr>
            <w:r w:rsidRPr="007300FC">
              <w:rPr>
                <w:rFonts w:cs="Arial"/>
                <w:sz w:val="16"/>
                <w:szCs w:val="16"/>
              </w:rPr>
              <w:t>(water can trigger a reaction with aluminum dust)</w:t>
            </w:r>
          </w:p>
        </w:tc>
        <w:tc>
          <w:tcPr>
            <w:tcW w:w="1558" w:type="dxa"/>
            <w:tcBorders>
              <w:top w:val="single" w:sz="4" w:space="0" w:color="008000"/>
              <w:bottom w:val="single" w:sz="4" w:space="0" w:color="008000"/>
            </w:tcBorders>
            <w:shd w:val="clear" w:color="auto" w:fill="FFFFFF"/>
          </w:tcPr>
          <w:p w14:paraId="15DA65AE" w14:textId="5B4761C6" w:rsidR="00AF7D8C" w:rsidRPr="007300FC" w:rsidRDefault="00AF7D8C" w:rsidP="008D1B3A">
            <w:pPr>
              <w:pStyle w:val="CETBodytext"/>
              <w:ind w:right="-1"/>
              <w:jc w:val="center"/>
              <w:rPr>
                <w:rFonts w:cs="Arial"/>
                <w:sz w:val="16"/>
                <w:szCs w:val="16"/>
              </w:rPr>
            </w:pPr>
            <w:r w:rsidRPr="007300FC">
              <w:rPr>
                <w:rFonts w:cs="Arial"/>
                <w:sz w:val="16"/>
                <w:szCs w:val="16"/>
              </w:rPr>
              <w:t>System goes back to normal functionality</w:t>
            </w:r>
          </w:p>
        </w:tc>
        <w:tc>
          <w:tcPr>
            <w:tcW w:w="851" w:type="dxa"/>
            <w:tcBorders>
              <w:top w:val="single" w:sz="4" w:space="0" w:color="008000"/>
              <w:bottom w:val="single" w:sz="4" w:space="0" w:color="008000"/>
            </w:tcBorders>
            <w:shd w:val="clear" w:color="auto" w:fill="FFFFFF"/>
          </w:tcPr>
          <w:p w14:paraId="767B8E89" w14:textId="14C65F4F" w:rsidR="00AF7D8C" w:rsidRPr="007300FC" w:rsidRDefault="00AF7D8C" w:rsidP="008D1B3A">
            <w:pPr>
              <w:pStyle w:val="CETBodytext"/>
              <w:ind w:right="-1"/>
              <w:jc w:val="center"/>
              <w:rPr>
                <w:rFonts w:cs="Arial"/>
                <w:sz w:val="16"/>
                <w:szCs w:val="16"/>
              </w:rPr>
            </w:pPr>
            <w:r w:rsidRPr="007300FC">
              <w:rPr>
                <w:rFonts w:cs="Arial"/>
                <w:sz w:val="16"/>
                <w:szCs w:val="16"/>
              </w:rPr>
              <w:t>Visual inspection</w:t>
            </w:r>
          </w:p>
        </w:tc>
        <w:tc>
          <w:tcPr>
            <w:tcW w:w="1134" w:type="dxa"/>
            <w:tcBorders>
              <w:top w:val="single" w:sz="4" w:space="0" w:color="008000"/>
              <w:bottom w:val="single" w:sz="4" w:space="0" w:color="008000"/>
              <w:right w:val="single" w:sz="12" w:space="0" w:color="FFFFFF" w:themeColor="background1"/>
            </w:tcBorders>
            <w:shd w:val="clear" w:color="auto" w:fill="FFFFFF"/>
          </w:tcPr>
          <w:p w14:paraId="7D182529" w14:textId="71B4AA7B" w:rsidR="00AF7D8C" w:rsidRPr="007300FC" w:rsidRDefault="00AF7D8C" w:rsidP="008D1B3A">
            <w:pPr>
              <w:pStyle w:val="CETBodytext"/>
              <w:ind w:right="-1"/>
              <w:jc w:val="center"/>
              <w:rPr>
                <w:rFonts w:cs="Arial"/>
                <w:sz w:val="16"/>
                <w:szCs w:val="16"/>
              </w:rPr>
            </w:pPr>
            <w:r w:rsidRPr="007300FC">
              <w:rPr>
                <w:rFonts w:cs="Arial"/>
                <w:sz w:val="16"/>
                <w:szCs w:val="16"/>
              </w:rPr>
              <w:t>Replace the corroded barrel</w:t>
            </w:r>
          </w:p>
        </w:tc>
        <w:tc>
          <w:tcPr>
            <w:tcW w:w="850" w:type="dxa"/>
            <w:tcBorders>
              <w:top w:val="single" w:sz="4" w:space="0" w:color="008000"/>
              <w:left w:val="single" w:sz="12" w:space="0" w:color="FFFFFF" w:themeColor="background1"/>
              <w:bottom w:val="single" w:sz="4" w:space="0" w:color="008000"/>
            </w:tcBorders>
            <w:shd w:val="clear" w:color="auto" w:fill="FFFFFF"/>
          </w:tcPr>
          <w:p w14:paraId="22569ECA" w14:textId="36DF5F36" w:rsidR="00AF7D8C" w:rsidRPr="007300FC" w:rsidRDefault="00AF7D8C" w:rsidP="008D1B3A">
            <w:pPr>
              <w:pStyle w:val="CETBodytext"/>
              <w:ind w:right="-1"/>
              <w:jc w:val="center"/>
              <w:rPr>
                <w:rFonts w:cs="Arial"/>
                <w:sz w:val="16"/>
                <w:szCs w:val="16"/>
              </w:rPr>
            </w:pPr>
          </w:p>
        </w:tc>
        <w:tc>
          <w:tcPr>
            <w:tcW w:w="1136" w:type="dxa"/>
            <w:tcBorders>
              <w:top w:val="single" w:sz="4" w:space="0" w:color="008000"/>
              <w:bottom w:val="single" w:sz="4" w:space="0" w:color="008000"/>
            </w:tcBorders>
            <w:shd w:val="clear" w:color="auto" w:fill="FFFFFF"/>
          </w:tcPr>
          <w:p w14:paraId="70167FD3" w14:textId="0D7FA87A" w:rsidR="00AF7D8C" w:rsidRPr="007300FC" w:rsidRDefault="00AF7D8C" w:rsidP="008D1B3A">
            <w:pPr>
              <w:pStyle w:val="CETBodytext"/>
              <w:ind w:right="-1"/>
              <w:jc w:val="center"/>
              <w:rPr>
                <w:rFonts w:cs="Arial"/>
                <w:sz w:val="16"/>
                <w:szCs w:val="16"/>
              </w:rPr>
            </w:pPr>
            <w:r w:rsidRPr="007300FC">
              <w:rPr>
                <w:rFonts w:cs="Arial"/>
                <w:sz w:val="16"/>
                <w:szCs w:val="16"/>
              </w:rPr>
              <w:t>Use plastic barrels</w:t>
            </w:r>
          </w:p>
        </w:tc>
        <w:tc>
          <w:tcPr>
            <w:tcW w:w="424" w:type="dxa"/>
            <w:tcBorders>
              <w:top w:val="single" w:sz="4" w:space="0" w:color="008000"/>
              <w:bottom w:val="single" w:sz="4" w:space="0" w:color="008000"/>
            </w:tcBorders>
            <w:shd w:val="clear" w:color="auto" w:fill="FFFFFF"/>
          </w:tcPr>
          <w:p w14:paraId="2A32B6B1" w14:textId="77777777" w:rsidR="00AF7D8C" w:rsidRPr="007300FC" w:rsidRDefault="00AF7D8C" w:rsidP="008D1B3A">
            <w:pPr>
              <w:pStyle w:val="CETBodytext"/>
              <w:ind w:right="-1"/>
              <w:jc w:val="center"/>
              <w:rPr>
                <w:rFonts w:cs="Arial"/>
                <w:sz w:val="16"/>
                <w:szCs w:val="16"/>
              </w:rPr>
            </w:pPr>
          </w:p>
        </w:tc>
      </w:tr>
      <w:tr w:rsidR="001A3023" w:rsidRPr="000A035B" w14:paraId="26E0AC2B" w14:textId="77777777" w:rsidTr="00123A77">
        <w:tc>
          <w:tcPr>
            <w:tcW w:w="426" w:type="dxa"/>
            <w:tcBorders>
              <w:top w:val="single" w:sz="4" w:space="0" w:color="008000"/>
              <w:bottom w:val="single" w:sz="4" w:space="0" w:color="008000"/>
            </w:tcBorders>
            <w:shd w:val="clear" w:color="auto" w:fill="FFFFFF"/>
          </w:tcPr>
          <w:p w14:paraId="756E9B16" w14:textId="2C2E8EBB" w:rsidR="001A3023" w:rsidRPr="007300FC" w:rsidRDefault="00C774DE" w:rsidP="008D1B3A">
            <w:pPr>
              <w:pStyle w:val="CETBodytext"/>
              <w:ind w:right="-1"/>
              <w:jc w:val="center"/>
              <w:rPr>
                <w:rFonts w:cs="Arial"/>
                <w:sz w:val="16"/>
                <w:szCs w:val="16"/>
              </w:rPr>
            </w:pPr>
            <w:r w:rsidRPr="007300FC">
              <w:rPr>
                <w:rFonts w:cs="Arial"/>
                <w:sz w:val="16"/>
                <w:szCs w:val="16"/>
              </w:rPr>
              <w:t>3.1</w:t>
            </w:r>
          </w:p>
        </w:tc>
        <w:tc>
          <w:tcPr>
            <w:tcW w:w="425" w:type="dxa"/>
            <w:tcBorders>
              <w:top w:val="single" w:sz="4" w:space="0" w:color="008000"/>
              <w:bottom w:val="single" w:sz="4" w:space="0" w:color="008000"/>
            </w:tcBorders>
            <w:shd w:val="clear" w:color="auto" w:fill="FFFFFF"/>
          </w:tcPr>
          <w:p w14:paraId="2F407FC6" w14:textId="6A57095B" w:rsidR="001A3023" w:rsidRPr="007300FC" w:rsidRDefault="00C774DE" w:rsidP="008D1B3A">
            <w:pPr>
              <w:pStyle w:val="CETBodytext"/>
              <w:ind w:right="-1"/>
              <w:jc w:val="center"/>
              <w:rPr>
                <w:rFonts w:cs="Arial"/>
                <w:sz w:val="16"/>
                <w:szCs w:val="16"/>
              </w:rPr>
            </w:pPr>
            <w:r w:rsidRPr="007300FC">
              <w:rPr>
                <w:rFonts w:cs="Arial"/>
                <w:sz w:val="16"/>
                <w:szCs w:val="16"/>
              </w:rPr>
              <w:t>3hm</w:t>
            </w:r>
          </w:p>
        </w:tc>
        <w:tc>
          <w:tcPr>
            <w:tcW w:w="992" w:type="dxa"/>
            <w:tcBorders>
              <w:top w:val="single" w:sz="4" w:space="0" w:color="008000"/>
              <w:bottom w:val="single" w:sz="4" w:space="0" w:color="008000"/>
            </w:tcBorders>
            <w:shd w:val="clear" w:color="auto" w:fill="FFFFFF"/>
          </w:tcPr>
          <w:p w14:paraId="63B99D9C" w14:textId="77777777" w:rsidR="001A3023" w:rsidRPr="007300FC" w:rsidRDefault="001A3023" w:rsidP="008D1B3A">
            <w:pPr>
              <w:pStyle w:val="CETBodytext"/>
              <w:ind w:right="-1"/>
              <w:jc w:val="center"/>
              <w:rPr>
                <w:rFonts w:cs="Arial"/>
                <w:sz w:val="16"/>
                <w:szCs w:val="16"/>
              </w:rPr>
            </w:pPr>
            <w:r w:rsidRPr="007300FC">
              <w:rPr>
                <w:rFonts w:cs="Arial"/>
                <w:sz w:val="16"/>
                <w:szCs w:val="16"/>
              </w:rPr>
              <w:t>Barrel full</w:t>
            </w:r>
          </w:p>
          <w:p w14:paraId="057C9909" w14:textId="77777777" w:rsidR="001A3023" w:rsidRPr="007300FC" w:rsidRDefault="001A3023" w:rsidP="008D1B3A">
            <w:pPr>
              <w:pStyle w:val="CETBodytext"/>
              <w:ind w:right="-1"/>
              <w:jc w:val="center"/>
              <w:rPr>
                <w:rFonts w:cs="Arial"/>
                <w:sz w:val="16"/>
                <w:szCs w:val="16"/>
              </w:rPr>
            </w:pPr>
            <w:r w:rsidRPr="007300FC">
              <w:rPr>
                <w:rFonts w:cs="Arial"/>
                <w:sz w:val="16"/>
                <w:szCs w:val="16"/>
              </w:rPr>
              <w:t>OR</w:t>
            </w:r>
          </w:p>
          <w:p w14:paraId="58728E3E" w14:textId="7B75B960" w:rsidR="001A3023" w:rsidRPr="007300FC" w:rsidRDefault="00737AE2" w:rsidP="008D1B3A">
            <w:pPr>
              <w:pStyle w:val="CETBodytext"/>
              <w:ind w:right="-1"/>
              <w:jc w:val="center"/>
              <w:rPr>
                <w:rFonts w:cs="Arial"/>
                <w:sz w:val="16"/>
                <w:szCs w:val="16"/>
              </w:rPr>
            </w:pPr>
            <w:r w:rsidRPr="007300FC">
              <w:rPr>
                <w:rFonts w:cs="Arial"/>
                <w:sz w:val="16"/>
                <w:szCs w:val="16"/>
              </w:rPr>
              <w:t>Barrel change not performed</w:t>
            </w:r>
          </w:p>
        </w:tc>
        <w:tc>
          <w:tcPr>
            <w:tcW w:w="1135" w:type="dxa"/>
            <w:tcBorders>
              <w:top w:val="single" w:sz="4" w:space="0" w:color="008000"/>
              <w:bottom w:val="single" w:sz="4" w:space="0" w:color="008000"/>
            </w:tcBorders>
            <w:shd w:val="clear" w:color="auto" w:fill="FFFFFF"/>
          </w:tcPr>
          <w:p w14:paraId="78A6F429" w14:textId="6733A5BE" w:rsidR="001A3023" w:rsidRPr="007300FC" w:rsidRDefault="001A3023" w:rsidP="008D1B3A">
            <w:pPr>
              <w:pStyle w:val="CETBodytext"/>
              <w:ind w:right="-1"/>
              <w:jc w:val="center"/>
              <w:rPr>
                <w:rFonts w:cs="Arial"/>
                <w:sz w:val="16"/>
                <w:szCs w:val="16"/>
              </w:rPr>
            </w:pPr>
            <w:r w:rsidRPr="007300FC">
              <w:rPr>
                <w:rFonts w:cs="Arial"/>
                <w:sz w:val="16"/>
                <w:szCs w:val="16"/>
              </w:rPr>
              <w:t>3hT</w:t>
            </w:r>
          </w:p>
          <w:p w14:paraId="60AACEF0" w14:textId="77777777" w:rsidR="001A3023" w:rsidRPr="007300FC" w:rsidRDefault="001A3023" w:rsidP="008D1B3A">
            <w:pPr>
              <w:pStyle w:val="CETBodytext"/>
              <w:ind w:right="-1"/>
              <w:jc w:val="center"/>
              <w:rPr>
                <w:rFonts w:cs="Arial"/>
                <w:sz w:val="16"/>
                <w:szCs w:val="16"/>
              </w:rPr>
            </w:pPr>
            <w:r w:rsidRPr="007300FC">
              <w:rPr>
                <w:rFonts w:cs="Arial"/>
                <w:sz w:val="16"/>
                <w:szCs w:val="16"/>
              </w:rPr>
              <w:t>AND</w:t>
            </w:r>
          </w:p>
          <w:p w14:paraId="3DC7CD05" w14:textId="45D6D432" w:rsidR="001A3023" w:rsidRPr="007300FC" w:rsidRDefault="001A3023" w:rsidP="008D1B3A">
            <w:pPr>
              <w:pStyle w:val="CETBodytext"/>
              <w:ind w:right="-1"/>
              <w:jc w:val="center"/>
              <w:rPr>
                <w:rFonts w:cs="Arial"/>
                <w:sz w:val="16"/>
                <w:szCs w:val="16"/>
              </w:rPr>
            </w:pPr>
            <w:r w:rsidRPr="007300FC">
              <w:rPr>
                <w:rFonts w:cs="Arial"/>
                <w:sz w:val="16"/>
                <w:szCs w:val="16"/>
              </w:rPr>
              <w:t>Barrel completely full</w:t>
            </w:r>
          </w:p>
        </w:tc>
        <w:tc>
          <w:tcPr>
            <w:tcW w:w="1558" w:type="dxa"/>
            <w:tcBorders>
              <w:top w:val="single" w:sz="4" w:space="0" w:color="008000"/>
              <w:bottom w:val="single" w:sz="4" w:space="0" w:color="008000"/>
            </w:tcBorders>
            <w:shd w:val="clear" w:color="auto" w:fill="FFFFFF"/>
          </w:tcPr>
          <w:p w14:paraId="35111341" w14:textId="4D91F2CE" w:rsidR="001A3023" w:rsidRPr="007300FC" w:rsidRDefault="001A3023" w:rsidP="008D1B3A">
            <w:pPr>
              <w:pStyle w:val="CETBodytext"/>
              <w:ind w:right="-1"/>
              <w:jc w:val="center"/>
              <w:rPr>
                <w:rFonts w:cs="Arial"/>
                <w:sz w:val="16"/>
                <w:szCs w:val="16"/>
              </w:rPr>
            </w:pPr>
            <w:r w:rsidRPr="007300FC">
              <w:rPr>
                <w:rFonts w:cs="Arial"/>
                <w:sz w:val="16"/>
                <w:szCs w:val="16"/>
              </w:rPr>
              <w:t>System goes back to normal functionality</w:t>
            </w:r>
          </w:p>
        </w:tc>
        <w:tc>
          <w:tcPr>
            <w:tcW w:w="851" w:type="dxa"/>
            <w:tcBorders>
              <w:top w:val="single" w:sz="4" w:space="0" w:color="008000"/>
              <w:bottom w:val="single" w:sz="4" w:space="0" w:color="008000"/>
            </w:tcBorders>
            <w:shd w:val="clear" w:color="auto" w:fill="FFFFFF"/>
          </w:tcPr>
          <w:p w14:paraId="6B1C87AB" w14:textId="6807D5D6" w:rsidR="001A3023" w:rsidRPr="007300FC" w:rsidRDefault="001A3023" w:rsidP="008D1B3A">
            <w:pPr>
              <w:pStyle w:val="CETBodytext"/>
              <w:ind w:right="-1"/>
              <w:jc w:val="center"/>
              <w:rPr>
                <w:rFonts w:cs="Arial"/>
                <w:sz w:val="16"/>
                <w:szCs w:val="16"/>
              </w:rPr>
            </w:pPr>
            <w:r w:rsidRPr="007300FC">
              <w:rPr>
                <w:rFonts w:cs="Arial"/>
                <w:sz w:val="16"/>
                <w:szCs w:val="16"/>
              </w:rPr>
              <w:t>Visual inspection</w:t>
            </w:r>
          </w:p>
        </w:tc>
        <w:tc>
          <w:tcPr>
            <w:tcW w:w="1134" w:type="dxa"/>
            <w:tcBorders>
              <w:top w:val="single" w:sz="4" w:space="0" w:color="008000"/>
              <w:bottom w:val="single" w:sz="4" w:space="0" w:color="008000"/>
              <w:right w:val="single" w:sz="12" w:space="0" w:color="FFFFFF" w:themeColor="background1"/>
            </w:tcBorders>
            <w:shd w:val="clear" w:color="auto" w:fill="FFFFFF"/>
          </w:tcPr>
          <w:p w14:paraId="408D89E8" w14:textId="6514AAE6" w:rsidR="001A3023" w:rsidRPr="007300FC" w:rsidRDefault="001A3023" w:rsidP="008D1B3A">
            <w:pPr>
              <w:pStyle w:val="CETBodytext"/>
              <w:ind w:right="-1"/>
              <w:jc w:val="center"/>
              <w:rPr>
                <w:rFonts w:cs="Arial"/>
                <w:sz w:val="16"/>
                <w:szCs w:val="16"/>
              </w:rPr>
            </w:pPr>
            <w:r w:rsidRPr="007300FC">
              <w:rPr>
                <w:rFonts w:cs="Arial"/>
                <w:sz w:val="16"/>
                <w:szCs w:val="16"/>
              </w:rPr>
              <w:t>Replace with an empty barrel</w:t>
            </w:r>
          </w:p>
        </w:tc>
        <w:tc>
          <w:tcPr>
            <w:tcW w:w="850" w:type="dxa"/>
            <w:tcBorders>
              <w:top w:val="single" w:sz="4" w:space="0" w:color="008000"/>
              <w:left w:val="single" w:sz="12" w:space="0" w:color="FFFFFF" w:themeColor="background1"/>
              <w:bottom w:val="single" w:sz="4" w:space="0" w:color="008000"/>
            </w:tcBorders>
            <w:shd w:val="clear" w:color="auto" w:fill="FFFFFF"/>
          </w:tcPr>
          <w:p w14:paraId="10F05A95" w14:textId="77777777" w:rsidR="001A3023" w:rsidRPr="007300FC" w:rsidRDefault="001A3023" w:rsidP="008D1B3A">
            <w:pPr>
              <w:pStyle w:val="CETBodytext"/>
              <w:ind w:right="-1"/>
              <w:jc w:val="center"/>
              <w:rPr>
                <w:rFonts w:cs="Arial"/>
                <w:sz w:val="16"/>
                <w:szCs w:val="16"/>
              </w:rPr>
            </w:pPr>
          </w:p>
        </w:tc>
        <w:tc>
          <w:tcPr>
            <w:tcW w:w="1136" w:type="dxa"/>
            <w:tcBorders>
              <w:top w:val="single" w:sz="4" w:space="0" w:color="008000"/>
              <w:bottom w:val="single" w:sz="4" w:space="0" w:color="008000"/>
            </w:tcBorders>
            <w:shd w:val="clear" w:color="auto" w:fill="FFFFFF"/>
          </w:tcPr>
          <w:p w14:paraId="6FCFBCAD" w14:textId="77777777" w:rsidR="001A3023" w:rsidRPr="007300FC" w:rsidRDefault="001A3023" w:rsidP="008D1B3A">
            <w:pPr>
              <w:pStyle w:val="CETBodytext"/>
              <w:ind w:right="-1"/>
              <w:jc w:val="center"/>
              <w:rPr>
                <w:rFonts w:cs="Arial"/>
                <w:sz w:val="16"/>
                <w:szCs w:val="16"/>
              </w:rPr>
            </w:pPr>
          </w:p>
        </w:tc>
        <w:tc>
          <w:tcPr>
            <w:tcW w:w="424" w:type="dxa"/>
            <w:tcBorders>
              <w:top w:val="single" w:sz="4" w:space="0" w:color="008000"/>
              <w:bottom w:val="single" w:sz="4" w:space="0" w:color="008000"/>
            </w:tcBorders>
            <w:shd w:val="clear" w:color="auto" w:fill="FFFFFF"/>
          </w:tcPr>
          <w:p w14:paraId="0F861BAE" w14:textId="43853C1B" w:rsidR="001A3023" w:rsidRPr="007300FC" w:rsidRDefault="001A3023" w:rsidP="008D1B3A">
            <w:pPr>
              <w:pStyle w:val="CETBodytext"/>
              <w:ind w:right="-1"/>
              <w:jc w:val="center"/>
              <w:rPr>
                <w:rFonts w:cs="Arial"/>
                <w:sz w:val="16"/>
                <w:szCs w:val="16"/>
              </w:rPr>
            </w:pPr>
            <w:r w:rsidRPr="007300FC">
              <w:rPr>
                <w:rFonts w:cs="Arial"/>
                <w:sz w:val="16"/>
                <w:szCs w:val="16"/>
              </w:rPr>
              <w:t>TE</w:t>
            </w:r>
            <w:r w:rsidR="007127DB" w:rsidRPr="007300FC">
              <w:rPr>
                <w:rFonts w:cs="Arial"/>
                <w:sz w:val="16"/>
                <w:szCs w:val="16"/>
              </w:rPr>
              <w:t>5</w:t>
            </w:r>
          </w:p>
        </w:tc>
      </w:tr>
      <w:tr w:rsidR="001A3023" w:rsidRPr="000A035B" w14:paraId="359E1A80" w14:textId="77777777" w:rsidTr="00123A77">
        <w:tc>
          <w:tcPr>
            <w:tcW w:w="426" w:type="dxa"/>
            <w:tcBorders>
              <w:top w:val="single" w:sz="4" w:space="0" w:color="008000"/>
              <w:bottom w:val="single" w:sz="12" w:space="0" w:color="008000"/>
            </w:tcBorders>
            <w:shd w:val="clear" w:color="auto" w:fill="FFFFFF"/>
          </w:tcPr>
          <w:p w14:paraId="47B7D10B" w14:textId="126599C5" w:rsidR="001A3023" w:rsidRPr="007300FC" w:rsidRDefault="00C774DE" w:rsidP="008D1B3A">
            <w:pPr>
              <w:pStyle w:val="CETBodytext"/>
              <w:ind w:right="-1"/>
              <w:jc w:val="center"/>
              <w:rPr>
                <w:rFonts w:cs="Arial"/>
                <w:sz w:val="16"/>
                <w:szCs w:val="16"/>
              </w:rPr>
            </w:pPr>
            <w:r w:rsidRPr="007300FC">
              <w:rPr>
                <w:rFonts w:cs="Arial"/>
                <w:sz w:val="16"/>
                <w:szCs w:val="16"/>
              </w:rPr>
              <w:t>3.2</w:t>
            </w:r>
          </w:p>
        </w:tc>
        <w:tc>
          <w:tcPr>
            <w:tcW w:w="425" w:type="dxa"/>
            <w:tcBorders>
              <w:top w:val="single" w:sz="4" w:space="0" w:color="008000"/>
              <w:bottom w:val="single" w:sz="12" w:space="0" w:color="008000"/>
            </w:tcBorders>
            <w:shd w:val="clear" w:color="auto" w:fill="FFFFFF"/>
          </w:tcPr>
          <w:p w14:paraId="71DB7334" w14:textId="5CEE0288" w:rsidR="001A3023" w:rsidRPr="007300FC" w:rsidRDefault="00C774DE" w:rsidP="008D1B3A">
            <w:pPr>
              <w:pStyle w:val="CETBodytext"/>
              <w:ind w:right="-1"/>
              <w:jc w:val="center"/>
              <w:rPr>
                <w:rFonts w:cs="Arial"/>
                <w:sz w:val="16"/>
                <w:szCs w:val="16"/>
              </w:rPr>
            </w:pPr>
            <w:r w:rsidRPr="007300FC">
              <w:rPr>
                <w:rFonts w:cs="Arial"/>
                <w:sz w:val="16"/>
                <w:szCs w:val="16"/>
              </w:rPr>
              <w:t>3hT</w:t>
            </w:r>
          </w:p>
        </w:tc>
        <w:tc>
          <w:tcPr>
            <w:tcW w:w="992" w:type="dxa"/>
            <w:tcBorders>
              <w:top w:val="single" w:sz="4" w:space="0" w:color="008000"/>
              <w:bottom w:val="single" w:sz="12" w:space="0" w:color="008000"/>
            </w:tcBorders>
            <w:shd w:val="clear" w:color="auto" w:fill="FFFFFF"/>
          </w:tcPr>
          <w:p w14:paraId="2034DC85" w14:textId="77777777" w:rsidR="001A3023" w:rsidRPr="007300FC" w:rsidRDefault="001A3023" w:rsidP="008D1B3A">
            <w:pPr>
              <w:pStyle w:val="CETBodytext"/>
              <w:ind w:right="-1"/>
              <w:jc w:val="center"/>
              <w:rPr>
                <w:rFonts w:cs="Arial"/>
                <w:sz w:val="16"/>
                <w:szCs w:val="16"/>
              </w:rPr>
            </w:pPr>
            <w:r w:rsidRPr="007300FC">
              <w:rPr>
                <w:rFonts w:cs="Arial"/>
                <w:sz w:val="16"/>
                <w:szCs w:val="16"/>
              </w:rPr>
              <w:t>3hL</w:t>
            </w:r>
          </w:p>
          <w:p w14:paraId="5819AFB4" w14:textId="77777777" w:rsidR="001A3023" w:rsidRPr="007300FC" w:rsidRDefault="001A3023" w:rsidP="008D1B3A">
            <w:pPr>
              <w:pStyle w:val="CETBodytext"/>
              <w:ind w:right="-1"/>
              <w:jc w:val="center"/>
              <w:rPr>
                <w:rFonts w:cs="Arial"/>
                <w:sz w:val="16"/>
                <w:szCs w:val="16"/>
              </w:rPr>
            </w:pPr>
            <w:r w:rsidRPr="007300FC">
              <w:rPr>
                <w:rFonts w:cs="Arial"/>
                <w:sz w:val="16"/>
                <w:szCs w:val="16"/>
              </w:rPr>
              <w:t>AND</w:t>
            </w:r>
          </w:p>
          <w:p w14:paraId="0ADF746D" w14:textId="09DA90FF" w:rsidR="001A3023" w:rsidRPr="007300FC" w:rsidRDefault="001A3023" w:rsidP="008D1B3A">
            <w:pPr>
              <w:pStyle w:val="CETBodytext"/>
              <w:ind w:right="-1"/>
              <w:jc w:val="center"/>
              <w:rPr>
                <w:rFonts w:cs="Arial"/>
                <w:sz w:val="16"/>
                <w:szCs w:val="16"/>
              </w:rPr>
            </w:pPr>
            <w:r w:rsidRPr="007300FC">
              <w:rPr>
                <w:rFonts w:cs="Arial"/>
                <w:sz w:val="16"/>
                <w:szCs w:val="16"/>
              </w:rPr>
              <w:t>3hm</w:t>
            </w:r>
          </w:p>
        </w:tc>
        <w:tc>
          <w:tcPr>
            <w:tcW w:w="1135" w:type="dxa"/>
            <w:tcBorders>
              <w:top w:val="single" w:sz="4" w:space="0" w:color="008000"/>
              <w:bottom w:val="single" w:sz="12" w:space="0" w:color="008000"/>
            </w:tcBorders>
            <w:shd w:val="clear" w:color="auto" w:fill="FFFFFF"/>
          </w:tcPr>
          <w:p w14:paraId="71B69728" w14:textId="77777777" w:rsidR="001A3023" w:rsidRPr="007300FC" w:rsidRDefault="001A3023" w:rsidP="008D1B3A">
            <w:pPr>
              <w:pStyle w:val="CETBodytext"/>
              <w:ind w:right="-1"/>
              <w:jc w:val="center"/>
              <w:rPr>
                <w:rFonts w:cs="Arial"/>
                <w:sz w:val="16"/>
                <w:szCs w:val="16"/>
              </w:rPr>
            </w:pPr>
            <w:r w:rsidRPr="007300FC">
              <w:rPr>
                <w:rFonts w:cs="Arial"/>
                <w:sz w:val="16"/>
                <w:szCs w:val="16"/>
              </w:rPr>
              <w:t>3hT</w:t>
            </w:r>
          </w:p>
          <w:p w14:paraId="41E26FF8" w14:textId="77777777" w:rsidR="001A3023" w:rsidRPr="007300FC" w:rsidRDefault="001A3023" w:rsidP="008D1B3A">
            <w:pPr>
              <w:pStyle w:val="CETBodytext"/>
              <w:ind w:right="-1"/>
              <w:jc w:val="center"/>
              <w:rPr>
                <w:rFonts w:cs="Arial"/>
                <w:sz w:val="16"/>
                <w:szCs w:val="16"/>
              </w:rPr>
            </w:pPr>
            <w:r w:rsidRPr="007300FC">
              <w:rPr>
                <w:rFonts w:cs="Arial"/>
                <w:sz w:val="16"/>
                <w:szCs w:val="16"/>
              </w:rPr>
              <w:t>(Local fire)</w:t>
            </w:r>
          </w:p>
          <w:p w14:paraId="4CAA43B4" w14:textId="77777777" w:rsidR="007127DB" w:rsidRPr="007300FC" w:rsidRDefault="007127DB" w:rsidP="008D1B3A">
            <w:pPr>
              <w:pStyle w:val="CETBodytext"/>
              <w:ind w:right="-1"/>
              <w:jc w:val="center"/>
              <w:rPr>
                <w:rFonts w:cs="Arial"/>
                <w:sz w:val="16"/>
                <w:szCs w:val="16"/>
              </w:rPr>
            </w:pPr>
            <w:r w:rsidRPr="007300FC">
              <w:rPr>
                <w:rFonts w:cs="Arial"/>
                <w:sz w:val="16"/>
                <w:szCs w:val="16"/>
              </w:rPr>
              <w:t>AND</w:t>
            </w:r>
          </w:p>
          <w:p w14:paraId="398227AE" w14:textId="019F04FC" w:rsidR="007127DB" w:rsidRPr="007300FC" w:rsidRDefault="007127DB" w:rsidP="008D1B3A">
            <w:pPr>
              <w:pStyle w:val="CETBodytext"/>
              <w:ind w:right="-1"/>
              <w:jc w:val="center"/>
              <w:rPr>
                <w:rFonts w:cs="Arial"/>
                <w:sz w:val="16"/>
                <w:szCs w:val="16"/>
              </w:rPr>
            </w:pPr>
            <w:r w:rsidRPr="007300FC">
              <w:rPr>
                <w:rFonts w:cs="Arial"/>
                <w:sz w:val="16"/>
                <w:szCs w:val="16"/>
              </w:rPr>
              <w:t>2.1hT</w:t>
            </w:r>
          </w:p>
        </w:tc>
        <w:tc>
          <w:tcPr>
            <w:tcW w:w="1558" w:type="dxa"/>
            <w:tcBorders>
              <w:top w:val="single" w:sz="4" w:space="0" w:color="008000"/>
              <w:bottom w:val="single" w:sz="12" w:space="0" w:color="008000"/>
            </w:tcBorders>
            <w:shd w:val="clear" w:color="auto" w:fill="FFFFFF"/>
          </w:tcPr>
          <w:p w14:paraId="51390CE3" w14:textId="77777777" w:rsidR="001A3023" w:rsidRPr="007300FC" w:rsidRDefault="001A3023" w:rsidP="008D1B3A">
            <w:pPr>
              <w:pStyle w:val="CETBodytext"/>
              <w:ind w:right="-1"/>
              <w:jc w:val="center"/>
              <w:rPr>
                <w:rFonts w:cs="Arial"/>
                <w:sz w:val="16"/>
                <w:szCs w:val="16"/>
              </w:rPr>
            </w:pPr>
          </w:p>
        </w:tc>
        <w:tc>
          <w:tcPr>
            <w:tcW w:w="851" w:type="dxa"/>
            <w:tcBorders>
              <w:top w:val="single" w:sz="4" w:space="0" w:color="008000"/>
              <w:bottom w:val="single" w:sz="12" w:space="0" w:color="008000"/>
            </w:tcBorders>
            <w:shd w:val="clear" w:color="auto" w:fill="FFFFFF"/>
          </w:tcPr>
          <w:p w14:paraId="14B02FAB" w14:textId="3D89344B" w:rsidR="001A3023" w:rsidRPr="007300FC" w:rsidRDefault="001A3023" w:rsidP="008D1B3A">
            <w:pPr>
              <w:pStyle w:val="CETBodytext"/>
              <w:ind w:right="-1"/>
              <w:jc w:val="center"/>
              <w:rPr>
                <w:rFonts w:cs="Arial"/>
                <w:sz w:val="16"/>
                <w:szCs w:val="16"/>
              </w:rPr>
            </w:pPr>
            <w:r w:rsidRPr="007300FC">
              <w:rPr>
                <w:rFonts w:cs="Arial"/>
                <w:sz w:val="16"/>
                <w:szCs w:val="16"/>
              </w:rPr>
              <w:t>-</w:t>
            </w:r>
          </w:p>
        </w:tc>
        <w:tc>
          <w:tcPr>
            <w:tcW w:w="1134" w:type="dxa"/>
            <w:tcBorders>
              <w:top w:val="single" w:sz="4" w:space="0" w:color="008000"/>
              <w:bottom w:val="single" w:sz="12" w:space="0" w:color="008000"/>
              <w:right w:val="single" w:sz="12" w:space="0" w:color="FFFFFF" w:themeColor="background1"/>
            </w:tcBorders>
            <w:shd w:val="clear" w:color="auto" w:fill="FFFFFF"/>
          </w:tcPr>
          <w:p w14:paraId="4621665F" w14:textId="53A7FC95" w:rsidR="001A3023" w:rsidRPr="007300FC" w:rsidRDefault="001A3023" w:rsidP="008D1B3A">
            <w:pPr>
              <w:pStyle w:val="CETBodytext"/>
              <w:ind w:right="-1"/>
              <w:jc w:val="center"/>
              <w:rPr>
                <w:rFonts w:cs="Arial"/>
                <w:sz w:val="16"/>
                <w:szCs w:val="16"/>
              </w:rPr>
            </w:pPr>
            <w:r w:rsidRPr="007300FC">
              <w:rPr>
                <w:rFonts w:cs="Arial"/>
                <w:sz w:val="16"/>
                <w:szCs w:val="16"/>
              </w:rPr>
              <w:t>-</w:t>
            </w:r>
          </w:p>
        </w:tc>
        <w:tc>
          <w:tcPr>
            <w:tcW w:w="850" w:type="dxa"/>
            <w:tcBorders>
              <w:top w:val="single" w:sz="4" w:space="0" w:color="008000"/>
              <w:left w:val="single" w:sz="12" w:space="0" w:color="FFFFFF" w:themeColor="background1"/>
              <w:bottom w:val="single" w:sz="12" w:space="0" w:color="008000"/>
            </w:tcBorders>
            <w:shd w:val="clear" w:color="auto" w:fill="FFFFFF"/>
          </w:tcPr>
          <w:p w14:paraId="0A612DA5" w14:textId="6E91CA13" w:rsidR="001A3023" w:rsidRPr="007300FC" w:rsidRDefault="001A3023" w:rsidP="008D1B3A">
            <w:pPr>
              <w:pStyle w:val="CETBodytext"/>
              <w:ind w:right="-1"/>
              <w:jc w:val="center"/>
              <w:rPr>
                <w:rFonts w:cs="Arial"/>
                <w:sz w:val="16"/>
                <w:szCs w:val="16"/>
              </w:rPr>
            </w:pPr>
            <w:r w:rsidRPr="007300FC">
              <w:rPr>
                <w:rFonts w:cs="Arial"/>
                <w:sz w:val="16"/>
                <w:szCs w:val="16"/>
              </w:rPr>
              <w:t>-</w:t>
            </w:r>
          </w:p>
        </w:tc>
        <w:tc>
          <w:tcPr>
            <w:tcW w:w="1136" w:type="dxa"/>
            <w:tcBorders>
              <w:top w:val="single" w:sz="4" w:space="0" w:color="008000"/>
              <w:bottom w:val="single" w:sz="12" w:space="0" w:color="008000"/>
            </w:tcBorders>
            <w:shd w:val="clear" w:color="auto" w:fill="FFFFFF"/>
          </w:tcPr>
          <w:p w14:paraId="4D20D255" w14:textId="014D36D4" w:rsidR="001A3023" w:rsidRPr="007300FC" w:rsidRDefault="001A3023" w:rsidP="008D1B3A">
            <w:pPr>
              <w:pStyle w:val="CETBodytext"/>
              <w:ind w:right="-1"/>
              <w:jc w:val="center"/>
              <w:rPr>
                <w:rFonts w:cs="Arial"/>
                <w:sz w:val="16"/>
                <w:szCs w:val="16"/>
              </w:rPr>
            </w:pPr>
            <w:r w:rsidRPr="007300FC">
              <w:rPr>
                <w:rFonts w:cs="Arial"/>
                <w:sz w:val="16"/>
                <w:szCs w:val="16"/>
              </w:rPr>
              <w:t xml:space="preserve">Temperature may reach the MIT </w:t>
            </w:r>
          </w:p>
        </w:tc>
        <w:tc>
          <w:tcPr>
            <w:tcW w:w="424" w:type="dxa"/>
            <w:tcBorders>
              <w:top w:val="single" w:sz="4" w:space="0" w:color="008000"/>
              <w:bottom w:val="single" w:sz="12" w:space="0" w:color="008000"/>
            </w:tcBorders>
            <w:shd w:val="clear" w:color="auto" w:fill="FFFFFF"/>
          </w:tcPr>
          <w:p w14:paraId="7F31D3FA" w14:textId="49E56B2B" w:rsidR="001A3023" w:rsidRPr="007300FC" w:rsidRDefault="001A3023" w:rsidP="008D1B3A">
            <w:pPr>
              <w:pStyle w:val="CETBodytext"/>
              <w:ind w:right="-1"/>
              <w:jc w:val="center"/>
              <w:rPr>
                <w:rFonts w:cs="Arial"/>
                <w:sz w:val="16"/>
                <w:szCs w:val="16"/>
              </w:rPr>
            </w:pPr>
            <w:r w:rsidRPr="007300FC">
              <w:rPr>
                <w:rFonts w:cs="Arial"/>
                <w:sz w:val="16"/>
                <w:szCs w:val="16"/>
              </w:rPr>
              <w:t>TE2</w:t>
            </w:r>
          </w:p>
        </w:tc>
      </w:tr>
    </w:tbl>
    <w:p w14:paraId="1FDD8726" w14:textId="77777777" w:rsidR="00571402" w:rsidRPr="007300FC" w:rsidRDefault="00571402" w:rsidP="008D1B3A">
      <w:pPr>
        <w:pStyle w:val="CETListbullets"/>
        <w:numPr>
          <w:ilvl w:val="0"/>
          <w:numId w:val="13"/>
        </w:numPr>
        <w:rPr>
          <w:lang w:val="en-US"/>
        </w:rPr>
      </w:pPr>
      <w:r w:rsidRPr="007300FC">
        <w:rPr>
          <w:lang w:val="en-US"/>
        </w:rPr>
        <w:t>What are new failures/human errors involved?</w:t>
      </w:r>
    </w:p>
    <w:p w14:paraId="109674A1" w14:textId="77777777" w:rsidR="00571402" w:rsidRPr="007300FC" w:rsidRDefault="00571402" w:rsidP="008D1B3A">
      <w:pPr>
        <w:pStyle w:val="CETListbullets"/>
        <w:ind w:left="0" w:firstLine="0"/>
        <w:rPr>
          <w:lang w:val="en-US"/>
        </w:rPr>
      </w:pPr>
      <w:r w:rsidRPr="007300FC">
        <w:rPr>
          <w:lang w:val="en-US"/>
        </w:rPr>
        <w:t>Since the new operation is entirely human-based, the errors are related to this: operators may omit procedure (they forget to clean the bags), operator may break the bags during the operation.</w:t>
      </w:r>
    </w:p>
    <w:p w14:paraId="77050453" w14:textId="77777777" w:rsidR="00571402" w:rsidRPr="007300FC" w:rsidRDefault="00571402" w:rsidP="008D1B3A">
      <w:pPr>
        <w:pStyle w:val="CETListbullets"/>
        <w:numPr>
          <w:ilvl w:val="0"/>
          <w:numId w:val="13"/>
        </w:numPr>
        <w:rPr>
          <w:lang w:val="en-US"/>
        </w:rPr>
      </w:pPr>
      <w:r w:rsidRPr="007300FC">
        <w:rPr>
          <w:lang w:val="en-US"/>
        </w:rPr>
        <w:t>How new errors/procedures may impact the system?</w:t>
      </w:r>
    </w:p>
    <w:p w14:paraId="5C346E7D" w14:textId="30A307F9" w:rsidR="00571402" w:rsidRDefault="00571402" w:rsidP="008D1B3A">
      <w:pPr>
        <w:pStyle w:val="CETListbullets"/>
        <w:ind w:left="0" w:firstLine="0"/>
        <w:rPr>
          <w:lang w:val="en-US"/>
        </w:rPr>
      </w:pPr>
      <w:r w:rsidRPr="007300FC">
        <w:rPr>
          <w:lang w:val="en-US"/>
        </w:rPr>
        <w:t xml:space="preserve">Due to the breakdown of the vibrating motor, electric spark is not an issue anymore. Also, operators may rip the bags or generate a friction spark during the operation. Finally, pressure drops and dust concentration inside the enclosure change, because the manual cleaning is carried out only in the morning: pressure drops are thus higher over day, causing a reduction of the air flowrate, and bags are more easily worn </w:t>
      </w:r>
      <w:r w:rsidRPr="007300FC">
        <w:rPr>
          <w:lang w:val="en-US"/>
        </w:rPr>
        <w:fldChar w:fldCharType="begin"/>
      </w:r>
      <w:r w:rsidRPr="007300FC">
        <w:rPr>
          <w:lang w:val="en-US"/>
        </w:rPr>
        <w:instrText xml:space="preserve"> ADDIN ZOTERO_ITEM CSL_CITATION {"citationID":"q5TyQDk4","properties":{"formattedCitation":"(Green and Perry, 2007)","plainCitation":"(Green and Perry, 2007)","noteIndex":0},"citationItems":[{"id":115,"uris":["http://zotero.org/users/local/srvgdN1j/items/FKCP3VCA"],"uri":["http://zotero.org/users/local/srvgdN1j/items/FKCP3VCA"],"itemData":{"id":115,"type":"book","abstract":"Get Cutting-Edge Coverage of All Chemical Engineering Topics―from Fundamentals to the Latest Computer Applications. First published in 1934, Perry's Chemical Engineers' Handbook has equipped generations of engineers and chemists with an expert source of chemical engineering information and data. Now updated to reflect the latest technology and processes of the new millennium, the Eighth Edition of this classic guide provides unsurpassed coverage of every aspect of chemical engineering-from fundamental principles to chemical processes and equipment to new computer applications.Filled with over 700 detailed illustrations, the Eighth Edition of Perry's Chemcial Engineering Handbook features:Comprehensive tables and charts for unit conversionA greatly expanded section on physical and chemical dataNew to this edition: the latest advances in distillation, liquid-liquid extraction, reactor modeling, biological processes, biochemical and membrane separation processes, and chemical plant safety practices with accident case histories Inside This Updated Chemical Engineering GuideConversion Factors and Mathematical Symbols • Physical and Chemical Data • Mathematics • Thermodynamics • Heat and Mass Transfer • Fluid and Particle Dynamics Reaction Kinetics • Process Control • Process Economics • Transport and Storage of Fluids • Heat Transfer Equipment • Psychrometry, Evaporative Cooling, and Solids Drying • Distillation • Gas Absorption and Gas-Liquid System Design • Liquid-Liquid Extraction Operations and Equipment • Adsorption and Ion Exchange • Gas-Solid Operations and Equipment • Liquid-Solid Operations and Equipment • Solid-Solid Operations and Equipment • Size Reduction and Size Enlargement • Handling of Bulk Solids and Packaging of Solids and Liquids • Alternative Separation Processes • And Many Other Topics!","edition":"8 edizione","event-place":"New York","ISBN":"978-0-07-142294-9","language":"Inglese","number-of-pages":"2400","publisher":"McGraw-Hill Education","publisher-place":"New York","source":"Amazon","title":"Perry's Chemical Engineers' Handbook, Eighth Edition","author":[{"family":"Green","given":"Don"},{"family":"Perry","given":"Robert"}],"issued":{"date-parts":[["2007",12,1]]}}}],"schema":"https://github.com/citation-style-language/schema/raw/master/csl-citation.json"} </w:instrText>
      </w:r>
      <w:r w:rsidRPr="007300FC">
        <w:rPr>
          <w:lang w:val="en-US"/>
        </w:rPr>
        <w:fldChar w:fldCharType="separate"/>
      </w:r>
      <w:r w:rsidRPr="007300FC">
        <w:rPr>
          <w:rFonts w:cs="Arial"/>
          <w:lang w:val="en-US"/>
        </w:rPr>
        <w:t>(Green and Perry, 2007)</w:t>
      </w:r>
      <w:r w:rsidRPr="007300FC">
        <w:rPr>
          <w:lang w:val="en-US"/>
        </w:rPr>
        <w:fldChar w:fldCharType="end"/>
      </w:r>
      <w:r w:rsidRPr="007300FC">
        <w:rPr>
          <w:lang w:val="en-US"/>
        </w:rPr>
        <w:t>.</w:t>
      </w:r>
      <w:r w:rsidR="008D1B3A">
        <w:rPr>
          <w:lang w:val="en-US"/>
        </w:rPr>
        <w:t xml:space="preserve"> </w:t>
      </w:r>
      <w:r w:rsidRPr="007300FC">
        <w:rPr>
          <w:lang w:val="en-US"/>
        </w:rPr>
        <w:t xml:space="preserve">Table 5 collects the modified elements of the ROA, according to process modifications. </w:t>
      </w:r>
    </w:p>
    <w:p w14:paraId="2BEACCE9" w14:textId="23B46FDE" w:rsidR="000E694E" w:rsidRPr="007300FC" w:rsidRDefault="000E694E" w:rsidP="008D1B3A">
      <w:pPr>
        <w:pStyle w:val="CETTabletitle"/>
        <w:spacing w:line="264" w:lineRule="auto"/>
        <w:rPr>
          <w:lang w:val="en-US"/>
        </w:rPr>
      </w:pPr>
      <w:r w:rsidRPr="007300FC">
        <w:rPr>
          <w:lang w:val="en-US"/>
        </w:rPr>
        <w:t>Table 5: Modified ROA records</w:t>
      </w:r>
    </w:p>
    <w:tbl>
      <w:tblPr>
        <w:tblW w:w="8931" w:type="dxa"/>
        <w:tblBorders>
          <w:top w:val="single" w:sz="12" w:space="0" w:color="008000"/>
          <w:bottom w:val="single" w:sz="12" w:space="0" w:color="008000"/>
        </w:tblBorders>
        <w:shd w:val="clear" w:color="auto" w:fill="FFFFFF"/>
        <w:tblLayout w:type="fixed"/>
        <w:tblCellMar>
          <w:left w:w="0" w:type="dxa"/>
          <w:right w:w="0" w:type="dxa"/>
        </w:tblCellMar>
        <w:tblLook w:val="00A0" w:firstRow="1" w:lastRow="0" w:firstColumn="1" w:lastColumn="0" w:noHBand="0" w:noVBand="0"/>
      </w:tblPr>
      <w:tblGrid>
        <w:gridCol w:w="426"/>
        <w:gridCol w:w="567"/>
        <w:gridCol w:w="1275"/>
        <w:gridCol w:w="1276"/>
        <w:gridCol w:w="1276"/>
        <w:gridCol w:w="850"/>
        <w:gridCol w:w="851"/>
        <w:gridCol w:w="850"/>
        <w:gridCol w:w="1136"/>
        <w:gridCol w:w="424"/>
      </w:tblGrid>
      <w:tr w:rsidR="000E694E" w:rsidRPr="00C0653C" w14:paraId="17DDEF54" w14:textId="77777777" w:rsidTr="005F3C40">
        <w:tc>
          <w:tcPr>
            <w:tcW w:w="426" w:type="dxa"/>
            <w:vMerge w:val="restart"/>
            <w:tcBorders>
              <w:top w:val="single" w:sz="12" w:space="0" w:color="008000"/>
            </w:tcBorders>
            <w:shd w:val="clear" w:color="auto" w:fill="FFFFFF"/>
          </w:tcPr>
          <w:p w14:paraId="69C3E43A" w14:textId="77777777" w:rsidR="000E694E" w:rsidRPr="007300FC" w:rsidRDefault="000E694E" w:rsidP="008D1B3A">
            <w:pPr>
              <w:pStyle w:val="CETBodytext"/>
              <w:jc w:val="center"/>
              <w:rPr>
                <w:sz w:val="16"/>
                <w:szCs w:val="16"/>
              </w:rPr>
            </w:pPr>
            <w:r w:rsidRPr="007300FC">
              <w:rPr>
                <w:sz w:val="16"/>
                <w:szCs w:val="16"/>
              </w:rPr>
              <w:t>Rec</w:t>
            </w:r>
          </w:p>
        </w:tc>
        <w:tc>
          <w:tcPr>
            <w:tcW w:w="567" w:type="dxa"/>
            <w:vMerge w:val="restart"/>
            <w:tcBorders>
              <w:top w:val="single" w:sz="12" w:space="0" w:color="008000"/>
            </w:tcBorders>
            <w:shd w:val="clear" w:color="auto" w:fill="FFFFFF"/>
          </w:tcPr>
          <w:p w14:paraId="1B178041" w14:textId="77777777" w:rsidR="000E694E" w:rsidRPr="007300FC" w:rsidRDefault="000E694E" w:rsidP="008D1B3A">
            <w:pPr>
              <w:pStyle w:val="CETBodytext"/>
              <w:jc w:val="center"/>
              <w:rPr>
                <w:sz w:val="16"/>
                <w:szCs w:val="16"/>
              </w:rPr>
            </w:pPr>
            <w:r w:rsidRPr="007300FC">
              <w:rPr>
                <w:sz w:val="16"/>
                <w:szCs w:val="16"/>
              </w:rPr>
              <w:t>NDV</w:t>
            </w:r>
          </w:p>
        </w:tc>
        <w:tc>
          <w:tcPr>
            <w:tcW w:w="1275" w:type="dxa"/>
            <w:vMerge w:val="restart"/>
            <w:tcBorders>
              <w:top w:val="single" w:sz="12" w:space="0" w:color="008000"/>
            </w:tcBorders>
            <w:shd w:val="clear" w:color="auto" w:fill="FFFFFF"/>
          </w:tcPr>
          <w:p w14:paraId="6FA008C4" w14:textId="77777777" w:rsidR="000E694E" w:rsidRPr="007300FC" w:rsidRDefault="000E694E" w:rsidP="008D1B3A">
            <w:pPr>
              <w:pStyle w:val="CETBodytext"/>
              <w:jc w:val="center"/>
              <w:rPr>
                <w:sz w:val="16"/>
                <w:szCs w:val="16"/>
              </w:rPr>
            </w:pPr>
            <w:r w:rsidRPr="007300FC">
              <w:rPr>
                <w:sz w:val="16"/>
                <w:szCs w:val="16"/>
              </w:rPr>
              <w:t>Causes</w:t>
            </w:r>
          </w:p>
        </w:tc>
        <w:tc>
          <w:tcPr>
            <w:tcW w:w="1276" w:type="dxa"/>
            <w:vMerge w:val="restart"/>
            <w:tcBorders>
              <w:top w:val="single" w:sz="12" w:space="0" w:color="008000"/>
            </w:tcBorders>
            <w:shd w:val="clear" w:color="auto" w:fill="FFFFFF"/>
          </w:tcPr>
          <w:p w14:paraId="697D2828" w14:textId="77777777" w:rsidR="000E694E" w:rsidRPr="007300FC" w:rsidRDefault="000E694E" w:rsidP="008D1B3A">
            <w:pPr>
              <w:pStyle w:val="CETBodytext"/>
              <w:ind w:right="-1"/>
              <w:jc w:val="center"/>
              <w:rPr>
                <w:rFonts w:cs="Arial"/>
                <w:sz w:val="16"/>
                <w:szCs w:val="16"/>
              </w:rPr>
            </w:pPr>
            <w:r w:rsidRPr="007300FC">
              <w:rPr>
                <w:sz w:val="16"/>
                <w:szCs w:val="16"/>
              </w:rPr>
              <w:t>Cons.</w:t>
            </w:r>
          </w:p>
        </w:tc>
        <w:tc>
          <w:tcPr>
            <w:tcW w:w="1276" w:type="dxa"/>
            <w:vMerge w:val="restart"/>
            <w:tcBorders>
              <w:top w:val="single" w:sz="12" w:space="0" w:color="008000"/>
              <w:right w:val="single" w:sz="12" w:space="0" w:color="FFFFFF" w:themeColor="background1"/>
            </w:tcBorders>
            <w:shd w:val="clear" w:color="auto" w:fill="FFFFFF"/>
          </w:tcPr>
          <w:p w14:paraId="017A8889" w14:textId="77777777" w:rsidR="000E694E" w:rsidRPr="007300FC" w:rsidRDefault="000E694E" w:rsidP="008D1B3A">
            <w:pPr>
              <w:pStyle w:val="CETBodytext"/>
              <w:ind w:right="-1"/>
              <w:jc w:val="center"/>
              <w:rPr>
                <w:rFonts w:cs="Arial"/>
                <w:sz w:val="16"/>
                <w:szCs w:val="16"/>
              </w:rPr>
            </w:pPr>
            <w:r w:rsidRPr="007300FC">
              <w:rPr>
                <w:sz w:val="16"/>
                <w:szCs w:val="16"/>
              </w:rPr>
              <w:t xml:space="preserve">Plant state with protections working </w:t>
            </w:r>
          </w:p>
        </w:tc>
        <w:tc>
          <w:tcPr>
            <w:tcW w:w="2551" w:type="dxa"/>
            <w:gridSpan w:val="3"/>
            <w:tcBorders>
              <w:top w:val="single" w:sz="12" w:space="0" w:color="008000"/>
              <w:left w:val="single" w:sz="12" w:space="0" w:color="FFFFFF" w:themeColor="background1"/>
              <w:bottom w:val="single" w:sz="4" w:space="0" w:color="008000"/>
            </w:tcBorders>
            <w:shd w:val="clear" w:color="auto" w:fill="FFFFFF"/>
          </w:tcPr>
          <w:p w14:paraId="54D4A8DD" w14:textId="77777777" w:rsidR="000E694E" w:rsidRPr="007300FC" w:rsidRDefault="000E694E" w:rsidP="008D1B3A">
            <w:pPr>
              <w:pStyle w:val="CETBodytext"/>
              <w:ind w:right="-1"/>
              <w:jc w:val="center"/>
              <w:rPr>
                <w:rFonts w:cs="Arial"/>
                <w:sz w:val="16"/>
                <w:szCs w:val="16"/>
              </w:rPr>
            </w:pPr>
            <w:r w:rsidRPr="007300FC">
              <w:rPr>
                <w:sz w:val="16"/>
                <w:szCs w:val="16"/>
              </w:rPr>
              <w:t>Protections</w:t>
            </w:r>
          </w:p>
        </w:tc>
        <w:tc>
          <w:tcPr>
            <w:tcW w:w="1136" w:type="dxa"/>
            <w:tcBorders>
              <w:top w:val="single" w:sz="12" w:space="0" w:color="008000"/>
              <w:bottom w:val="nil"/>
            </w:tcBorders>
            <w:shd w:val="clear" w:color="auto" w:fill="FFFFFF"/>
          </w:tcPr>
          <w:p w14:paraId="7D5F0FDB" w14:textId="77777777" w:rsidR="000E694E" w:rsidRPr="007300FC" w:rsidRDefault="000E694E" w:rsidP="008D1B3A">
            <w:pPr>
              <w:pStyle w:val="CETBodytext"/>
              <w:ind w:right="-1"/>
              <w:jc w:val="center"/>
              <w:rPr>
                <w:rFonts w:cs="Arial"/>
                <w:sz w:val="16"/>
                <w:szCs w:val="16"/>
              </w:rPr>
            </w:pPr>
            <w:r w:rsidRPr="007300FC">
              <w:rPr>
                <w:sz w:val="16"/>
                <w:szCs w:val="16"/>
              </w:rPr>
              <w:t>Notes</w:t>
            </w:r>
          </w:p>
        </w:tc>
        <w:tc>
          <w:tcPr>
            <w:tcW w:w="424" w:type="dxa"/>
            <w:tcBorders>
              <w:top w:val="single" w:sz="12" w:space="0" w:color="008000"/>
              <w:bottom w:val="nil"/>
            </w:tcBorders>
            <w:shd w:val="clear" w:color="auto" w:fill="FFFFFF"/>
          </w:tcPr>
          <w:p w14:paraId="42F04D9A" w14:textId="77777777" w:rsidR="000E694E" w:rsidRPr="007300FC" w:rsidRDefault="000E694E" w:rsidP="008D1B3A">
            <w:pPr>
              <w:pStyle w:val="CETBodytext"/>
              <w:ind w:right="-1"/>
              <w:jc w:val="center"/>
              <w:rPr>
                <w:rFonts w:cs="Arial"/>
                <w:sz w:val="16"/>
                <w:szCs w:val="16"/>
              </w:rPr>
            </w:pPr>
            <w:r w:rsidRPr="007300FC">
              <w:rPr>
                <w:sz w:val="16"/>
                <w:szCs w:val="16"/>
              </w:rPr>
              <w:t>TE</w:t>
            </w:r>
          </w:p>
        </w:tc>
      </w:tr>
      <w:tr w:rsidR="000E694E" w:rsidRPr="00C0653C" w14:paraId="50C36B04" w14:textId="77777777" w:rsidTr="005F3C40">
        <w:tc>
          <w:tcPr>
            <w:tcW w:w="426" w:type="dxa"/>
            <w:vMerge/>
            <w:shd w:val="clear" w:color="auto" w:fill="FFFFFF"/>
          </w:tcPr>
          <w:p w14:paraId="38332FF3" w14:textId="77777777" w:rsidR="000E694E" w:rsidRPr="007300FC" w:rsidRDefault="000E694E" w:rsidP="008D1B3A">
            <w:pPr>
              <w:pStyle w:val="CETBodytext"/>
              <w:jc w:val="center"/>
              <w:rPr>
                <w:sz w:val="16"/>
                <w:szCs w:val="16"/>
              </w:rPr>
            </w:pPr>
          </w:p>
        </w:tc>
        <w:tc>
          <w:tcPr>
            <w:tcW w:w="567" w:type="dxa"/>
            <w:vMerge/>
            <w:shd w:val="clear" w:color="auto" w:fill="FFFFFF"/>
          </w:tcPr>
          <w:p w14:paraId="1EC34D3A" w14:textId="77777777" w:rsidR="000E694E" w:rsidRPr="007300FC" w:rsidRDefault="000E694E" w:rsidP="008D1B3A">
            <w:pPr>
              <w:pStyle w:val="CETBodytext"/>
              <w:jc w:val="center"/>
              <w:rPr>
                <w:sz w:val="16"/>
                <w:szCs w:val="16"/>
              </w:rPr>
            </w:pPr>
          </w:p>
        </w:tc>
        <w:tc>
          <w:tcPr>
            <w:tcW w:w="1275" w:type="dxa"/>
            <w:vMerge/>
            <w:shd w:val="clear" w:color="auto" w:fill="FFFFFF"/>
          </w:tcPr>
          <w:p w14:paraId="45767CA4" w14:textId="77777777" w:rsidR="000E694E" w:rsidRPr="007300FC" w:rsidRDefault="000E694E" w:rsidP="008D1B3A">
            <w:pPr>
              <w:pStyle w:val="CETBodytext"/>
              <w:jc w:val="center"/>
              <w:rPr>
                <w:sz w:val="16"/>
                <w:szCs w:val="16"/>
              </w:rPr>
            </w:pPr>
          </w:p>
        </w:tc>
        <w:tc>
          <w:tcPr>
            <w:tcW w:w="1276" w:type="dxa"/>
            <w:vMerge/>
            <w:shd w:val="clear" w:color="auto" w:fill="FFFFFF"/>
          </w:tcPr>
          <w:p w14:paraId="6D987FDC" w14:textId="77777777" w:rsidR="000E694E" w:rsidRPr="007300FC" w:rsidRDefault="000E694E" w:rsidP="008D1B3A">
            <w:pPr>
              <w:pStyle w:val="CETBodytext"/>
              <w:ind w:right="-1"/>
              <w:jc w:val="center"/>
              <w:rPr>
                <w:sz w:val="16"/>
                <w:szCs w:val="16"/>
              </w:rPr>
            </w:pPr>
          </w:p>
        </w:tc>
        <w:tc>
          <w:tcPr>
            <w:tcW w:w="1276" w:type="dxa"/>
            <w:vMerge/>
            <w:tcBorders>
              <w:right w:val="single" w:sz="12" w:space="0" w:color="FFFFFF" w:themeColor="background1"/>
            </w:tcBorders>
            <w:shd w:val="clear" w:color="auto" w:fill="FFFFFF"/>
          </w:tcPr>
          <w:p w14:paraId="0E6E046D" w14:textId="77777777" w:rsidR="000E694E" w:rsidRPr="007300FC" w:rsidRDefault="000E694E" w:rsidP="008D1B3A">
            <w:pPr>
              <w:pStyle w:val="CETBodytext"/>
              <w:ind w:right="-1"/>
              <w:jc w:val="center"/>
              <w:rPr>
                <w:sz w:val="16"/>
                <w:szCs w:val="16"/>
              </w:rPr>
            </w:pPr>
          </w:p>
        </w:tc>
        <w:tc>
          <w:tcPr>
            <w:tcW w:w="1701" w:type="dxa"/>
            <w:gridSpan w:val="2"/>
            <w:tcBorders>
              <w:top w:val="single" w:sz="4" w:space="0" w:color="008000"/>
              <w:left w:val="single" w:sz="12" w:space="0" w:color="FFFFFF" w:themeColor="background1"/>
              <w:bottom w:val="single" w:sz="4" w:space="0" w:color="008000"/>
            </w:tcBorders>
            <w:shd w:val="clear" w:color="auto" w:fill="FFFFFF"/>
          </w:tcPr>
          <w:p w14:paraId="2DAC737C" w14:textId="77777777" w:rsidR="000E694E" w:rsidRPr="007300FC" w:rsidRDefault="000E694E" w:rsidP="008D1B3A">
            <w:pPr>
              <w:pStyle w:val="CETBodytext"/>
              <w:ind w:right="-1"/>
              <w:jc w:val="center"/>
              <w:rPr>
                <w:sz w:val="16"/>
                <w:szCs w:val="16"/>
              </w:rPr>
            </w:pPr>
            <w:r w:rsidRPr="007300FC">
              <w:rPr>
                <w:sz w:val="16"/>
                <w:szCs w:val="16"/>
              </w:rPr>
              <w:t>Manual</w:t>
            </w:r>
          </w:p>
        </w:tc>
        <w:tc>
          <w:tcPr>
            <w:tcW w:w="850" w:type="dxa"/>
            <w:vMerge w:val="restart"/>
            <w:tcBorders>
              <w:top w:val="single" w:sz="4" w:space="0" w:color="008000"/>
            </w:tcBorders>
            <w:shd w:val="clear" w:color="auto" w:fill="FFFFFF"/>
          </w:tcPr>
          <w:p w14:paraId="4BD72421" w14:textId="77777777" w:rsidR="000E694E" w:rsidRPr="007300FC" w:rsidRDefault="000E694E" w:rsidP="008D1B3A">
            <w:pPr>
              <w:pStyle w:val="CETBodytext"/>
              <w:ind w:right="-1"/>
              <w:jc w:val="center"/>
              <w:rPr>
                <w:sz w:val="16"/>
                <w:szCs w:val="16"/>
              </w:rPr>
            </w:pPr>
            <w:r w:rsidRPr="007300FC">
              <w:rPr>
                <w:sz w:val="16"/>
                <w:szCs w:val="16"/>
              </w:rPr>
              <w:t>Automatic safety means</w:t>
            </w:r>
          </w:p>
        </w:tc>
        <w:tc>
          <w:tcPr>
            <w:tcW w:w="1560" w:type="dxa"/>
            <w:gridSpan w:val="2"/>
            <w:vMerge w:val="restart"/>
            <w:tcBorders>
              <w:top w:val="nil"/>
              <w:bottom w:val="single" w:sz="4" w:space="0" w:color="auto"/>
            </w:tcBorders>
            <w:shd w:val="clear" w:color="auto" w:fill="FFFFFF"/>
          </w:tcPr>
          <w:p w14:paraId="1791D5CA" w14:textId="77777777" w:rsidR="000E694E" w:rsidRPr="007300FC" w:rsidRDefault="000E694E" w:rsidP="008D1B3A">
            <w:pPr>
              <w:pStyle w:val="CETBodytext"/>
              <w:ind w:right="-1"/>
              <w:jc w:val="center"/>
              <w:rPr>
                <w:sz w:val="16"/>
                <w:szCs w:val="16"/>
              </w:rPr>
            </w:pPr>
          </w:p>
        </w:tc>
      </w:tr>
      <w:tr w:rsidR="000E694E" w:rsidRPr="00C0653C" w14:paraId="2BD1B27B" w14:textId="77777777" w:rsidTr="005F3C40">
        <w:tc>
          <w:tcPr>
            <w:tcW w:w="426" w:type="dxa"/>
            <w:vMerge/>
            <w:tcBorders>
              <w:bottom w:val="single" w:sz="4" w:space="0" w:color="008000"/>
            </w:tcBorders>
            <w:shd w:val="clear" w:color="auto" w:fill="FFFFFF"/>
          </w:tcPr>
          <w:p w14:paraId="73ED60FA" w14:textId="77777777" w:rsidR="000E694E" w:rsidRPr="007300FC" w:rsidRDefault="000E694E" w:rsidP="008D1B3A">
            <w:pPr>
              <w:pStyle w:val="CETBodytext"/>
              <w:jc w:val="center"/>
              <w:rPr>
                <w:sz w:val="16"/>
                <w:szCs w:val="16"/>
              </w:rPr>
            </w:pPr>
          </w:p>
        </w:tc>
        <w:tc>
          <w:tcPr>
            <w:tcW w:w="567" w:type="dxa"/>
            <w:vMerge/>
            <w:tcBorders>
              <w:bottom w:val="single" w:sz="4" w:space="0" w:color="008000"/>
            </w:tcBorders>
            <w:shd w:val="clear" w:color="auto" w:fill="FFFFFF"/>
          </w:tcPr>
          <w:p w14:paraId="74AE3F91" w14:textId="77777777" w:rsidR="000E694E" w:rsidRPr="007300FC" w:rsidRDefault="000E694E" w:rsidP="008D1B3A">
            <w:pPr>
              <w:pStyle w:val="CETBodytext"/>
              <w:jc w:val="center"/>
              <w:rPr>
                <w:sz w:val="16"/>
                <w:szCs w:val="16"/>
              </w:rPr>
            </w:pPr>
          </w:p>
        </w:tc>
        <w:tc>
          <w:tcPr>
            <w:tcW w:w="1275" w:type="dxa"/>
            <w:vMerge/>
            <w:tcBorders>
              <w:bottom w:val="single" w:sz="4" w:space="0" w:color="008000"/>
            </w:tcBorders>
            <w:shd w:val="clear" w:color="auto" w:fill="FFFFFF"/>
          </w:tcPr>
          <w:p w14:paraId="5BC99B7B" w14:textId="77777777" w:rsidR="000E694E" w:rsidRPr="007300FC" w:rsidRDefault="000E694E" w:rsidP="008D1B3A">
            <w:pPr>
              <w:pStyle w:val="CETBodytext"/>
              <w:jc w:val="center"/>
              <w:rPr>
                <w:sz w:val="16"/>
                <w:szCs w:val="16"/>
              </w:rPr>
            </w:pPr>
          </w:p>
        </w:tc>
        <w:tc>
          <w:tcPr>
            <w:tcW w:w="1276" w:type="dxa"/>
            <w:vMerge/>
            <w:tcBorders>
              <w:bottom w:val="single" w:sz="4" w:space="0" w:color="008000"/>
            </w:tcBorders>
            <w:shd w:val="clear" w:color="auto" w:fill="FFFFFF"/>
          </w:tcPr>
          <w:p w14:paraId="605E969F" w14:textId="77777777" w:rsidR="000E694E" w:rsidRPr="007300FC" w:rsidRDefault="000E694E" w:rsidP="008D1B3A">
            <w:pPr>
              <w:pStyle w:val="CETBodytext"/>
              <w:ind w:right="-1"/>
              <w:jc w:val="center"/>
              <w:rPr>
                <w:sz w:val="16"/>
                <w:szCs w:val="16"/>
              </w:rPr>
            </w:pPr>
          </w:p>
        </w:tc>
        <w:tc>
          <w:tcPr>
            <w:tcW w:w="1276" w:type="dxa"/>
            <w:vMerge/>
            <w:tcBorders>
              <w:bottom w:val="single" w:sz="4" w:space="0" w:color="008000"/>
              <w:right w:val="single" w:sz="12" w:space="0" w:color="FFFFFF" w:themeColor="background1"/>
            </w:tcBorders>
            <w:shd w:val="clear" w:color="auto" w:fill="FFFFFF"/>
          </w:tcPr>
          <w:p w14:paraId="27C542E8" w14:textId="77777777" w:rsidR="000E694E" w:rsidRPr="007300FC" w:rsidRDefault="000E694E" w:rsidP="008D1B3A">
            <w:pPr>
              <w:pStyle w:val="CETBodytext"/>
              <w:ind w:right="-1"/>
              <w:jc w:val="center"/>
              <w:rPr>
                <w:sz w:val="16"/>
                <w:szCs w:val="16"/>
              </w:rPr>
            </w:pPr>
          </w:p>
        </w:tc>
        <w:tc>
          <w:tcPr>
            <w:tcW w:w="850" w:type="dxa"/>
            <w:tcBorders>
              <w:top w:val="single" w:sz="4" w:space="0" w:color="008000"/>
              <w:left w:val="single" w:sz="12" w:space="0" w:color="FFFFFF" w:themeColor="background1"/>
              <w:bottom w:val="single" w:sz="4" w:space="0" w:color="008000"/>
            </w:tcBorders>
            <w:shd w:val="clear" w:color="auto" w:fill="FFFFFF"/>
          </w:tcPr>
          <w:p w14:paraId="55A47C65" w14:textId="77777777" w:rsidR="000E694E" w:rsidRPr="007300FC" w:rsidRDefault="000E694E" w:rsidP="008D1B3A">
            <w:pPr>
              <w:pStyle w:val="CETBodytext"/>
              <w:ind w:right="-1"/>
              <w:jc w:val="center"/>
              <w:rPr>
                <w:sz w:val="16"/>
                <w:szCs w:val="16"/>
              </w:rPr>
            </w:pPr>
            <w:r w:rsidRPr="007300FC">
              <w:rPr>
                <w:sz w:val="16"/>
                <w:szCs w:val="16"/>
              </w:rPr>
              <w:t xml:space="preserve">Alarm </w:t>
            </w:r>
          </w:p>
        </w:tc>
        <w:tc>
          <w:tcPr>
            <w:tcW w:w="851" w:type="dxa"/>
            <w:tcBorders>
              <w:top w:val="single" w:sz="4" w:space="0" w:color="008000"/>
              <w:bottom w:val="single" w:sz="4" w:space="0" w:color="008000"/>
            </w:tcBorders>
            <w:shd w:val="clear" w:color="auto" w:fill="FFFFFF"/>
          </w:tcPr>
          <w:p w14:paraId="22451EC9" w14:textId="77777777" w:rsidR="000E694E" w:rsidRPr="007300FC" w:rsidRDefault="000E694E" w:rsidP="008D1B3A">
            <w:pPr>
              <w:pStyle w:val="CETBodytext"/>
              <w:ind w:right="-1"/>
              <w:jc w:val="center"/>
              <w:rPr>
                <w:sz w:val="16"/>
                <w:szCs w:val="16"/>
              </w:rPr>
            </w:pPr>
            <w:r w:rsidRPr="007300FC">
              <w:rPr>
                <w:sz w:val="16"/>
                <w:szCs w:val="16"/>
              </w:rPr>
              <w:t xml:space="preserve">Operator actions </w:t>
            </w:r>
          </w:p>
        </w:tc>
        <w:tc>
          <w:tcPr>
            <w:tcW w:w="850" w:type="dxa"/>
            <w:vMerge/>
            <w:tcBorders>
              <w:bottom w:val="single" w:sz="4" w:space="0" w:color="008000"/>
            </w:tcBorders>
            <w:shd w:val="clear" w:color="auto" w:fill="FFFFFF"/>
          </w:tcPr>
          <w:p w14:paraId="50BAD4AB" w14:textId="77777777" w:rsidR="000E694E" w:rsidRPr="007300FC" w:rsidRDefault="000E694E" w:rsidP="008D1B3A">
            <w:pPr>
              <w:pStyle w:val="CETBodytext"/>
              <w:ind w:right="-1"/>
              <w:jc w:val="center"/>
              <w:rPr>
                <w:sz w:val="16"/>
                <w:szCs w:val="16"/>
              </w:rPr>
            </w:pPr>
          </w:p>
        </w:tc>
        <w:tc>
          <w:tcPr>
            <w:tcW w:w="1560" w:type="dxa"/>
            <w:gridSpan w:val="2"/>
            <w:vMerge/>
            <w:tcBorders>
              <w:top w:val="nil"/>
              <w:bottom w:val="single" w:sz="4" w:space="0" w:color="008000"/>
            </w:tcBorders>
            <w:shd w:val="clear" w:color="auto" w:fill="FFFFFF"/>
          </w:tcPr>
          <w:p w14:paraId="2A7D812F" w14:textId="77777777" w:rsidR="000E694E" w:rsidRPr="007300FC" w:rsidRDefault="000E694E" w:rsidP="008D1B3A">
            <w:pPr>
              <w:pStyle w:val="CETBodytext"/>
              <w:ind w:right="-1"/>
              <w:jc w:val="center"/>
              <w:rPr>
                <w:sz w:val="16"/>
                <w:szCs w:val="16"/>
              </w:rPr>
            </w:pPr>
          </w:p>
        </w:tc>
      </w:tr>
      <w:tr w:rsidR="000E694E" w:rsidRPr="00C0653C" w14:paraId="271B802F" w14:textId="77777777" w:rsidTr="005F3C40">
        <w:tc>
          <w:tcPr>
            <w:tcW w:w="426" w:type="dxa"/>
            <w:tcBorders>
              <w:top w:val="single" w:sz="4" w:space="0" w:color="008000"/>
              <w:bottom w:val="single" w:sz="4" w:space="0" w:color="008000"/>
            </w:tcBorders>
            <w:shd w:val="clear" w:color="auto" w:fill="FFFFFF"/>
          </w:tcPr>
          <w:p w14:paraId="26B8DA53" w14:textId="77777777" w:rsidR="000E694E" w:rsidRPr="007300FC" w:rsidRDefault="000E694E" w:rsidP="008D1B3A">
            <w:pPr>
              <w:pStyle w:val="CETBodytext"/>
              <w:ind w:right="-1"/>
              <w:jc w:val="center"/>
              <w:rPr>
                <w:rFonts w:cs="Arial"/>
                <w:sz w:val="16"/>
                <w:szCs w:val="16"/>
              </w:rPr>
            </w:pPr>
            <w:r w:rsidRPr="007300FC">
              <w:rPr>
                <w:rFonts w:cs="Arial"/>
                <w:sz w:val="16"/>
                <w:szCs w:val="16"/>
              </w:rPr>
              <w:t>2.0</w:t>
            </w:r>
          </w:p>
        </w:tc>
        <w:tc>
          <w:tcPr>
            <w:tcW w:w="567" w:type="dxa"/>
            <w:tcBorders>
              <w:top w:val="single" w:sz="4" w:space="0" w:color="008000"/>
              <w:bottom w:val="single" w:sz="4" w:space="0" w:color="008000"/>
            </w:tcBorders>
            <w:shd w:val="clear" w:color="auto" w:fill="FFFFFF"/>
          </w:tcPr>
          <w:p w14:paraId="1C9C5A20" w14:textId="77777777" w:rsidR="000E694E" w:rsidRPr="007300FC" w:rsidRDefault="000E694E" w:rsidP="008D1B3A">
            <w:pPr>
              <w:pStyle w:val="CETBodytext"/>
              <w:ind w:right="-1"/>
              <w:jc w:val="center"/>
              <w:rPr>
                <w:rFonts w:cs="Arial"/>
                <w:sz w:val="16"/>
                <w:szCs w:val="16"/>
              </w:rPr>
            </w:pPr>
            <w:r w:rsidRPr="007300FC">
              <w:rPr>
                <w:rFonts w:cs="Arial"/>
                <w:sz w:val="16"/>
                <w:szCs w:val="16"/>
              </w:rPr>
              <w:t>2.1hC</w:t>
            </w:r>
          </w:p>
        </w:tc>
        <w:tc>
          <w:tcPr>
            <w:tcW w:w="1275" w:type="dxa"/>
            <w:tcBorders>
              <w:top w:val="single" w:sz="4" w:space="0" w:color="008000"/>
              <w:bottom w:val="single" w:sz="4" w:space="0" w:color="008000"/>
            </w:tcBorders>
            <w:shd w:val="clear" w:color="auto" w:fill="FFFFFF"/>
          </w:tcPr>
          <w:p w14:paraId="1FED5331" w14:textId="77777777" w:rsidR="000E694E" w:rsidRPr="007300FC" w:rsidRDefault="000E694E" w:rsidP="008D1B3A">
            <w:pPr>
              <w:pStyle w:val="CETBodytext"/>
              <w:ind w:right="-1"/>
              <w:jc w:val="center"/>
              <w:rPr>
                <w:rFonts w:cs="Arial"/>
                <w:sz w:val="16"/>
                <w:szCs w:val="16"/>
              </w:rPr>
            </w:pPr>
            <w:r w:rsidRPr="007300FC">
              <w:rPr>
                <w:rFonts w:cs="Arial"/>
                <w:sz w:val="16"/>
                <w:szCs w:val="16"/>
              </w:rPr>
              <w:t>Manual cleaning</w:t>
            </w:r>
          </w:p>
          <w:p w14:paraId="366237BA" w14:textId="77777777" w:rsidR="00952DFE" w:rsidRPr="007300FC" w:rsidRDefault="00952DFE" w:rsidP="008D1B3A">
            <w:pPr>
              <w:pStyle w:val="CETBodytext"/>
              <w:ind w:right="-1"/>
              <w:jc w:val="center"/>
              <w:rPr>
                <w:rFonts w:cs="Arial"/>
                <w:sz w:val="16"/>
                <w:szCs w:val="16"/>
              </w:rPr>
            </w:pPr>
            <w:r w:rsidRPr="007300FC">
              <w:rPr>
                <w:rFonts w:cs="Arial"/>
                <w:sz w:val="16"/>
                <w:szCs w:val="16"/>
              </w:rPr>
              <w:t>OR</w:t>
            </w:r>
          </w:p>
          <w:p w14:paraId="353A4B67" w14:textId="51764B2E" w:rsidR="00952DFE" w:rsidRPr="007300FC" w:rsidRDefault="00952DFE" w:rsidP="008D1B3A">
            <w:pPr>
              <w:pStyle w:val="CETBodytext"/>
              <w:ind w:right="-1"/>
              <w:jc w:val="center"/>
              <w:rPr>
                <w:rFonts w:cs="Arial"/>
                <w:sz w:val="16"/>
                <w:szCs w:val="16"/>
              </w:rPr>
            </w:pPr>
            <w:r w:rsidRPr="007300FC">
              <w:rPr>
                <w:rFonts w:cs="Arial"/>
                <w:sz w:val="16"/>
                <w:szCs w:val="16"/>
              </w:rPr>
              <w:t>Operator omits procedure</w:t>
            </w:r>
          </w:p>
        </w:tc>
        <w:tc>
          <w:tcPr>
            <w:tcW w:w="1276" w:type="dxa"/>
            <w:tcBorders>
              <w:top w:val="single" w:sz="4" w:space="0" w:color="008000"/>
              <w:bottom w:val="single" w:sz="4" w:space="0" w:color="008000"/>
            </w:tcBorders>
            <w:shd w:val="clear" w:color="auto" w:fill="FFFFFF"/>
          </w:tcPr>
          <w:p w14:paraId="186B76BA" w14:textId="77777777" w:rsidR="000E694E" w:rsidRPr="007300FC" w:rsidRDefault="000E694E" w:rsidP="008D1B3A">
            <w:pPr>
              <w:pStyle w:val="CETBodytext"/>
              <w:ind w:right="-1"/>
              <w:jc w:val="center"/>
              <w:rPr>
                <w:rFonts w:cs="Arial"/>
                <w:sz w:val="16"/>
                <w:szCs w:val="16"/>
              </w:rPr>
            </w:pPr>
            <w:r w:rsidRPr="007300FC">
              <w:rPr>
                <w:rFonts w:cs="Arial"/>
                <w:sz w:val="16"/>
                <w:szCs w:val="16"/>
              </w:rPr>
              <w:t>2.1hT</w:t>
            </w:r>
          </w:p>
        </w:tc>
        <w:tc>
          <w:tcPr>
            <w:tcW w:w="1276" w:type="dxa"/>
            <w:tcBorders>
              <w:top w:val="single" w:sz="4" w:space="0" w:color="008000"/>
              <w:bottom w:val="single" w:sz="4" w:space="0" w:color="008000"/>
            </w:tcBorders>
            <w:shd w:val="clear" w:color="auto" w:fill="FFFFFF"/>
          </w:tcPr>
          <w:p w14:paraId="6DB67BE8" w14:textId="77777777" w:rsidR="000E694E" w:rsidRPr="007300FC" w:rsidRDefault="000E694E" w:rsidP="008D1B3A">
            <w:pPr>
              <w:pStyle w:val="CETBodytext"/>
              <w:ind w:right="-1"/>
              <w:jc w:val="center"/>
              <w:rPr>
                <w:rFonts w:cs="Arial"/>
                <w:sz w:val="16"/>
                <w:szCs w:val="16"/>
              </w:rPr>
            </w:pPr>
            <w:r w:rsidRPr="007300FC">
              <w:rPr>
                <w:rFonts w:cs="Arial"/>
                <w:sz w:val="16"/>
                <w:szCs w:val="16"/>
              </w:rPr>
              <w:t>-</w:t>
            </w:r>
          </w:p>
        </w:tc>
        <w:tc>
          <w:tcPr>
            <w:tcW w:w="850" w:type="dxa"/>
            <w:tcBorders>
              <w:top w:val="single" w:sz="4" w:space="0" w:color="008000"/>
              <w:bottom w:val="single" w:sz="4" w:space="0" w:color="008000"/>
            </w:tcBorders>
            <w:shd w:val="clear" w:color="auto" w:fill="FFFFFF"/>
          </w:tcPr>
          <w:p w14:paraId="0CBC7848" w14:textId="77777777" w:rsidR="000E694E" w:rsidRPr="007300FC" w:rsidRDefault="000E694E" w:rsidP="008D1B3A">
            <w:pPr>
              <w:pStyle w:val="CETBodytext"/>
              <w:ind w:right="-1"/>
              <w:jc w:val="center"/>
              <w:rPr>
                <w:rFonts w:cs="Arial"/>
                <w:sz w:val="16"/>
                <w:szCs w:val="16"/>
              </w:rPr>
            </w:pPr>
            <w:r w:rsidRPr="007300FC">
              <w:rPr>
                <w:rFonts w:cs="Arial"/>
                <w:sz w:val="16"/>
                <w:szCs w:val="16"/>
              </w:rPr>
              <w:t>-</w:t>
            </w:r>
          </w:p>
        </w:tc>
        <w:tc>
          <w:tcPr>
            <w:tcW w:w="851" w:type="dxa"/>
            <w:tcBorders>
              <w:top w:val="single" w:sz="4" w:space="0" w:color="008000"/>
              <w:bottom w:val="single" w:sz="4" w:space="0" w:color="008000"/>
              <w:right w:val="single" w:sz="12" w:space="0" w:color="FFFFFF" w:themeColor="background1"/>
            </w:tcBorders>
            <w:shd w:val="clear" w:color="auto" w:fill="FFFFFF"/>
          </w:tcPr>
          <w:p w14:paraId="355F2585" w14:textId="77777777" w:rsidR="000E694E" w:rsidRPr="007300FC" w:rsidRDefault="000E694E" w:rsidP="008D1B3A">
            <w:pPr>
              <w:pStyle w:val="CETBodytext"/>
              <w:ind w:right="-1"/>
              <w:jc w:val="center"/>
              <w:rPr>
                <w:rFonts w:cs="Arial"/>
                <w:sz w:val="16"/>
                <w:szCs w:val="16"/>
              </w:rPr>
            </w:pPr>
            <w:r w:rsidRPr="007300FC">
              <w:rPr>
                <w:rFonts w:cs="Arial"/>
                <w:sz w:val="16"/>
                <w:szCs w:val="16"/>
              </w:rPr>
              <w:t>-</w:t>
            </w:r>
          </w:p>
        </w:tc>
        <w:tc>
          <w:tcPr>
            <w:tcW w:w="850" w:type="dxa"/>
            <w:tcBorders>
              <w:top w:val="single" w:sz="4" w:space="0" w:color="008000"/>
              <w:left w:val="single" w:sz="12" w:space="0" w:color="FFFFFF" w:themeColor="background1"/>
              <w:bottom w:val="single" w:sz="4" w:space="0" w:color="008000"/>
            </w:tcBorders>
            <w:shd w:val="clear" w:color="auto" w:fill="FFFFFF"/>
          </w:tcPr>
          <w:p w14:paraId="1E2F1E1C" w14:textId="77777777" w:rsidR="000E694E" w:rsidRPr="007300FC" w:rsidRDefault="000E694E" w:rsidP="008D1B3A">
            <w:pPr>
              <w:pStyle w:val="CETBodytext"/>
              <w:ind w:right="-1"/>
              <w:jc w:val="center"/>
              <w:rPr>
                <w:rFonts w:cs="Arial"/>
                <w:sz w:val="16"/>
                <w:szCs w:val="16"/>
              </w:rPr>
            </w:pPr>
            <w:r w:rsidRPr="007300FC">
              <w:rPr>
                <w:rFonts w:cs="Arial"/>
                <w:sz w:val="16"/>
                <w:szCs w:val="16"/>
              </w:rPr>
              <w:t>-</w:t>
            </w:r>
          </w:p>
        </w:tc>
        <w:tc>
          <w:tcPr>
            <w:tcW w:w="1136" w:type="dxa"/>
            <w:tcBorders>
              <w:top w:val="single" w:sz="4" w:space="0" w:color="008000"/>
              <w:bottom w:val="single" w:sz="4" w:space="0" w:color="008000"/>
            </w:tcBorders>
            <w:shd w:val="clear" w:color="auto" w:fill="FFFFFF"/>
          </w:tcPr>
          <w:p w14:paraId="10A2D3E5" w14:textId="77777777" w:rsidR="000E694E" w:rsidRPr="007300FC" w:rsidRDefault="000E694E" w:rsidP="008D1B3A">
            <w:pPr>
              <w:pStyle w:val="CETBodytext"/>
              <w:ind w:right="-1"/>
              <w:jc w:val="center"/>
              <w:rPr>
                <w:rFonts w:cs="Arial"/>
                <w:sz w:val="16"/>
                <w:szCs w:val="16"/>
              </w:rPr>
            </w:pPr>
            <w:r w:rsidRPr="007300FC">
              <w:rPr>
                <w:rFonts w:cs="Arial"/>
                <w:sz w:val="16"/>
                <w:szCs w:val="16"/>
              </w:rPr>
              <w:t>Concentration &gt;MEC</w:t>
            </w:r>
          </w:p>
        </w:tc>
        <w:tc>
          <w:tcPr>
            <w:tcW w:w="424" w:type="dxa"/>
            <w:tcBorders>
              <w:top w:val="single" w:sz="4" w:space="0" w:color="008000"/>
              <w:bottom w:val="single" w:sz="4" w:space="0" w:color="008000"/>
            </w:tcBorders>
            <w:shd w:val="clear" w:color="auto" w:fill="FFFFFF"/>
          </w:tcPr>
          <w:p w14:paraId="51A7A2C0" w14:textId="77777777" w:rsidR="000E694E" w:rsidRPr="007300FC" w:rsidRDefault="000E694E" w:rsidP="008D1B3A">
            <w:pPr>
              <w:pStyle w:val="CETBodytext"/>
              <w:ind w:right="-1"/>
              <w:jc w:val="center"/>
              <w:rPr>
                <w:rFonts w:cs="Arial"/>
                <w:sz w:val="16"/>
                <w:szCs w:val="16"/>
              </w:rPr>
            </w:pPr>
          </w:p>
        </w:tc>
      </w:tr>
      <w:tr w:rsidR="000E694E" w:rsidRPr="00C0653C" w14:paraId="3A3ADB6A" w14:textId="77777777" w:rsidTr="005F3C40">
        <w:tc>
          <w:tcPr>
            <w:tcW w:w="426" w:type="dxa"/>
            <w:tcBorders>
              <w:top w:val="single" w:sz="4" w:space="0" w:color="008000"/>
              <w:bottom w:val="single" w:sz="4" w:space="0" w:color="008000"/>
            </w:tcBorders>
            <w:shd w:val="clear" w:color="auto" w:fill="FFFFFF"/>
          </w:tcPr>
          <w:p w14:paraId="65115C25" w14:textId="77777777" w:rsidR="000E694E" w:rsidRPr="007300FC" w:rsidRDefault="000E694E" w:rsidP="008D1B3A">
            <w:pPr>
              <w:pStyle w:val="CETBodytext"/>
              <w:ind w:right="-1"/>
              <w:jc w:val="center"/>
              <w:rPr>
                <w:rFonts w:cs="Arial"/>
                <w:sz w:val="16"/>
                <w:szCs w:val="16"/>
              </w:rPr>
            </w:pPr>
            <w:r w:rsidRPr="007300FC">
              <w:rPr>
                <w:rFonts w:cs="Arial"/>
                <w:sz w:val="16"/>
                <w:szCs w:val="16"/>
              </w:rPr>
              <w:t>2.1</w:t>
            </w:r>
          </w:p>
        </w:tc>
        <w:tc>
          <w:tcPr>
            <w:tcW w:w="567" w:type="dxa"/>
            <w:tcBorders>
              <w:top w:val="single" w:sz="4" w:space="0" w:color="008000"/>
              <w:bottom w:val="single" w:sz="4" w:space="0" w:color="008000"/>
            </w:tcBorders>
            <w:shd w:val="clear" w:color="auto" w:fill="FFFFFF"/>
          </w:tcPr>
          <w:p w14:paraId="6608E5CF" w14:textId="77777777" w:rsidR="000E694E" w:rsidRPr="007300FC" w:rsidRDefault="000E694E" w:rsidP="008D1B3A">
            <w:pPr>
              <w:pStyle w:val="CETBodytext"/>
              <w:ind w:right="-1"/>
              <w:jc w:val="center"/>
              <w:rPr>
                <w:rFonts w:cs="Arial"/>
                <w:sz w:val="16"/>
                <w:szCs w:val="16"/>
              </w:rPr>
            </w:pPr>
            <w:r w:rsidRPr="007300FC">
              <w:rPr>
                <w:rFonts w:cs="Arial"/>
                <w:sz w:val="16"/>
                <w:szCs w:val="16"/>
              </w:rPr>
              <w:t>2.2hC</w:t>
            </w:r>
          </w:p>
        </w:tc>
        <w:tc>
          <w:tcPr>
            <w:tcW w:w="1275" w:type="dxa"/>
            <w:tcBorders>
              <w:top w:val="single" w:sz="4" w:space="0" w:color="008000"/>
              <w:bottom w:val="single" w:sz="4" w:space="0" w:color="008000"/>
            </w:tcBorders>
            <w:shd w:val="clear" w:color="auto" w:fill="FFFFFF"/>
          </w:tcPr>
          <w:p w14:paraId="7E652564" w14:textId="77777777" w:rsidR="000E694E" w:rsidRPr="007300FC" w:rsidRDefault="000E694E" w:rsidP="008D1B3A">
            <w:pPr>
              <w:pStyle w:val="CETBodytext"/>
              <w:ind w:right="-1"/>
              <w:jc w:val="center"/>
              <w:rPr>
                <w:rFonts w:cs="Arial"/>
                <w:sz w:val="16"/>
                <w:szCs w:val="16"/>
              </w:rPr>
            </w:pPr>
            <w:r w:rsidRPr="007300FC">
              <w:rPr>
                <w:rFonts w:cs="Arial"/>
                <w:sz w:val="16"/>
                <w:szCs w:val="16"/>
              </w:rPr>
              <w:t>Wearing of bag filters</w:t>
            </w:r>
          </w:p>
          <w:p w14:paraId="09585C73" w14:textId="77777777" w:rsidR="000E694E" w:rsidRPr="007300FC" w:rsidRDefault="000E694E" w:rsidP="008D1B3A">
            <w:pPr>
              <w:pStyle w:val="CETBodytext"/>
              <w:ind w:right="-1"/>
              <w:jc w:val="center"/>
              <w:rPr>
                <w:rFonts w:cs="Arial"/>
                <w:sz w:val="16"/>
                <w:szCs w:val="16"/>
              </w:rPr>
            </w:pPr>
            <w:r w:rsidRPr="007300FC">
              <w:rPr>
                <w:rFonts w:cs="Arial"/>
                <w:sz w:val="16"/>
                <w:szCs w:val="16"/>
              </w:rPr>
              <w:t>OR</w:t>
            </w:r>
          </w:p>
          <w:p w14:paraId="1DDF69A4" w14:textId="77777777" w:rsidR="000E694E" w:rsidRPr="007300FC" w:rsidRDefault="000E694E" w:rsidP="008D1B3A">
            <w:pPr>
              <w:pStyle w:val="CETBodytext"/>
              <w:ind w:right="-1"/>
              <w:jc w:val="center"/>
              <w:rPr>
                <w:rFonts w:cs="Arial"/>
                <w:sz w:val="16"/>
                <w:szCs w:val="16"/>
              </w:rPr>
            </w:pPr>
            <w:r w:rsidRPr="007300FC">
              <w:rPr>
                <w:rFonts w:cs="Arial"/>
                <w:sz w:val="16"/>
                <w:szCs w:val="16"/>
              </w:rPr>
              <w:t>Bag ripped</w:t>
            </w:r>
          </w:p>
        </w:tc>
        <w:tc>
          <w:tcPr>
            <w:tcW w:w="1276" w:type="dxa"/>
            <w:tcBorders>
              <w:top w:val="single" w:sz="4" w:space="0" w:color="008000"/>
              <w:bottom w:val="single" w:sz="4" w:space="0" w:color="008000"/>
            </w:tcBorders>
            <w:shd w:val="clear" w:color="auto" w:fill="FFFFFF"/>
          </w:tcPr>
          <w:p w14:paraId="1EE48575" w14:textId="77777777" w:rsidR="000E694E" w:rsidRPr="007300FC" w:rsidRDefault="000E694E" w:rsidP="008D1B3A">
            <w:pPr>
              <w:pStyle w:val="CETBodytext"/>
              <w:ind w:right="-1"/>
              <w:jc w:val="center"/>
              <w:rPr>
                <w:rFonts w:cs="Arial"/>
                <w:sz w:val="16"/>
                <w:szCs w:val="16"/>
              </w:rPr>
            </w:pPr>
            <w:r w:rsidRPr="007300FC">
              <w:rPr>
                <w:rFonts w:cs="Arial"/>
                <w:sz w:val="16"/>
                <w:szCs w:val="16"/>
              </w:rPr>
              <w:t>Fan wearing</w:t>
            </w:r>
          </w:p>
          <w:p w14:paraId="3FE09AEB" w14:textId="77777777" w:rsidR="000E694E" w:rsidRPr="007300FC" w:rsidRDefault="000E694E" w:rsidP="008D1B3A">
            <w:pPr>
              <w:pStyle w:val="CETBodytext"/>
              <w:ind w:right="-1"/>
              <w:jc w:val="center"/>
              <w:rPr>
                <w:rFonts w:cs="Arial"/>
                <w:sz w:val="16"/>
                <w:szCs w:val="16"/>
              </w:rPr>
            </w:pPr>
            <w:r w:rsidRPr="007300FC">
              <w:rPr>
                <w:rFonts w:cs="Arial"/>
                <w:sz w:val="16"/>
                <w:szCs w:val="16"/>
              </w:rPr>
              <w:t>AND</w:t>
            </w:r>
          </w:p>
          <w:p w14:paraId="26A3F2CD" w14:textId="035344F9" w:rsidR="000E694E" w:rsidRPr="007300FC" w:rsidRDefault="000E694E" w:rsidP="008D1B3A">
            <w:pPr>
              <w:pStyle w:val="CETBodytext"/>
              <w:ind w:right="-1"/>
              <w:jc w:val="center"/>
              <w:rPr>
                <w:rFonts w:cs="Arial"/>
                <w:sz w:val="16"/>
                <w:szCs w:val="16"/>
              </w:rPr>
            </w:pPr>
            <w:r w:rsidRPr="007300FC">
              <w:rPr>
                <w:rFonts w:cs="Arial"/>
                <w:sz w:val="16"/>
                <w:szCs w:val="16"/>
              </w:rPr>
              <w:t>Aluminum dust released in the environment</w:t>
            </w:r>
          </w:p>
        </w:tc>
        <w:tc>
          <w:tcPr>
            <w:tcW w:w="1276" w:type="dxa"/>
            <w:tcBorders>
              <w:top w:val="single" w:sz="4" w:space="0" w:color="008000"/>
              <w:bottom w:val="single" w:sz="4" w:space="0" w:color="008000"/>
            </w:tcBorders>
            <w:shd w:val="clear" w:color="auto" w:fill="FFFFFF"/>
          </w:tcPr>
          <w:p w14:paraId="7AA67C9C" w14:textId="77777777" w:rsidR="000E694E" w:rsidRPr="007300FC" w:rsidRDefault="000E694E" w:rsidP="008D1B3A">
            <w:pPr>
              <w:pStyle w:val="CETBodytext"/>
              <w:ind w:right="-1"/>
              <w:jc w:val="center"/>
              <w:rPr>
                <w:rFonts w:cs="Arial"/>
                <w:sz w:val="16"/>
                <w:szCs w:val="16"/>
              </w:rPr>
            </w:pPr>
            <w:r w:rsidRPr="007300FC">
              <w:rPr>
                <w:rFonts w:cs="Arial"/>
                <w:sz w:val="16"/>
                <w:szCs w:val="16"/>
              </w:rPr>
              <w:t>-</w:t>
            </w:r>
          </w:p>
        </w:tc>
        <w:tc>
          <w:tcPr>
            <w:tcW w:w="850" w:type="dxa"/>
            <w:tcBorders>
              <w:top w:val="single" w:sz="4" w:space="0" w:color="008000"/>
              <w:bottom w:val="single" w:sz="4" w:space="0" w:color="008000"/>
            </w:tcBorders>
            <w:shd w:val="clear" w:color="auto" w:fill="FFFFFF"/>
          </w:tcPr>
          <w:p w14:paraId="60075A37" w14:textId="77777777" w:rsidR="000E694E" w:rsidRPr="007300FC" w:rsidRDefault="000E694E" w:rsidP="008D1B3A">
            <w:pPr>
              <w:pStyle w:val="CETBodytext"/>
              <w:ind w:right="-1"/>
              <w:jc w:val="center"/>
              <w:rPr>
                <w:rFonts w:cs="Arial"/>
                <w:sz w:val="16"/>
                <w:szCs w:val="16"/>
              </w:rPr>
            </w:pPr>
            <w:r w:rsidRPr="007300FC">
              <w:rPr>
                <w:rFonts w:cs="Arial"/>
                <w:sz w:val="16"/>
                <w:szCs w:val="16"/>
              </w:rPr>
              <w:t>Pressure drop reader</w:t>
            </w:r>
          </w:p>
        </w:tc>
        <w:tc>
          <w:tcPr>
            <w:tcW w:w="851" w:type="dxa"/>
            <w:tcBorders>
              <w:top w:val="single" w:sz="4" w:space="0" w:color="008000"/>
              <w:bottom w:val="single" w:sz="4" w:space="0" w:color="008000"/>
              <w:right w:val="single" w:sz="12" w:space="0" w:color="FFFFFF" w:themeColor="background1"/>
            </w:tcBorders>
            <w:shd w:val="clear" w:color="auto" w:fill="FFFFFF"/>
          </w:tcPr>
          <w:p w14:paraId="151CDF67" w14:textId="77777777" w:rsidR="000E694E" w:rsidRPr="007300FC" w:rsidRDefault="000E694E" w:rsidP="008D1B3A">
            <w:pPr>
              <w:pStyle w:val="CETBodytext"/>
              <w:ind w:right="-1"/>
              <w:jc w:val="center"/>
              <w:rPr>
                <w:rFonts w:cs="Arial"/>
                <w:sz w:val="16"/>
                <w:szCs w:val="16"/>
              </w:rPr>
            </w:pPr>
            <w:r w:rsidRPr="007300FC">
              <w:rPr>
                <w:rFonts w:cs="Arial"/>
                <w:sz w:val="16"/>
                <w:szCs w:val="16"/>
              </w:rPr>
              <w:t>-</w:t>
            </w:r>
          </w:p>
        </w:tc>
        <w:tc>
          <w:tcPr>
            <w:tcW w:w="850" w:type="dxa"/>
            <w:tcBorders>
              <w:top w:val="single" w:sz="4" w:space="0" w:color="008000"/>
              <w:left w:val="single" w:sz="12" w:space="0" w:color="FFFFFF" w:themeColor="background1"/>
              <w:bottom w:val="single" w:sz="4" w:space="0" w:color="008000"/>
            </w:tcBorders>
            <w:shd w:val="clear" w:color="auto" w:fill="FFFFFF"/>
          </w:tcPr>
          <w:p w14:paraId="0FB329B8" w14:textId="77777777" w:rsidR="000E694E" w:rsidRPr="007300FC" w:rsidRDefault="000E694E" w:rsidP="008D1B3A">
            <w:pPr>
              <w:pStyle w:val="CETBodytext"/>
              <w:ind w:right="-1"/>
              <w:jc w:val="center"/>
              <w:rPr>
                <w:rFonts w:cs="Arial"/>
                <w:sz w:val="16"/>
                <w:szCs w:val="16"/>
              </w:rPr>
            </w:pPr>
            <w:r w:rsidRPr="007300FC">
              <w:rPr>
                <w:rFonts w:cs="Arial"/>
                <w:sz w:val="16"/>
                <w:szCs w:val="16"/>
              </w:rPr>
              <w:t>-</w:t>
            </w:r>
          </w:p>
        </w:tc>
        <w:tc>
          <w:tcPr>
            <w:tcW w:w="1136" w:type="dxa"/>
            <w:tcBorders>
              <w:top w:val="single" w:sz="4" w:space="0" w:color="008000"/>
              <w:bottom w:val="single" w:sz="4" w:space="0" w:color="008000"/>
            </w:tcBorders>
            <w:shd w:val="clear" w:color="auto" w:fill="FFFFFF"/>
          </w:tcPr>
          <w:p w14:paraId="67542D44" w14:textId="77777777" w:rsidR="000E694E" w:rsidRPr="007300FC" w:rsidRDefault="000E694E" w:rsidP="008D1B3A">
            <w:pPr>
              <w:pStyle w:val="CETBodytext"/>
              <w:ind w:right="-1"/>
              <w:jc w:val="center"/>
              <w:rPr>
                <w:rFonts w:cs="Arial"/>
                <w:sz w:val="16"/>
                <w:szCs w:val="16"/>
              </w:rPr>
            </w:pPr>
            <w:r w:rsidRPr="007300FC">
              <w:rPr>
                <w:rFonts w:cs="Arial"/>
                <w:sz w:val="16"/>
                <w:szCs w:val="16"/>
              </w:rPr>
              <w:t>Wearing of bag is increased to due to a greater load</w:t>
            </w:r>
          </w:p>
        </w:tc>
        <w:tc>
          <w:tcPr>
            <w:tcW w:w="424" w:type="dxa"/>
            <w:tcBorders>
              <w:top w:val="single" w:sz="4" w:space="0" w:color="008000"/>
              <w:bottom w:val="single" w:sz="4" w:space="0" w:color="008000"/>
            </w:tcBorders>
            <w:shd w:val="clear" w:color="auto" w:fill="FFFFFF"/>
          </w:tcPr>
          <w:p w14:paraId="2359771A" w14:textId="77777777" w:rsidR="000E694E" w:rsidRPr="007300FC" w:rsidRDefault="000E694E" w:rsidP="008D1B3A">
            <w:pPr>
              <w:pStyle w:val="CETBodytext"/>
              <w:ind w:right="-1"/>
              <w:jc w:val="center"/>
              <w:rPr>
                <w:rFonts w:cs="Arial"/>
                <w:sz w:val="16"/>
                <w:szCs w:val="16"/>
              </w:rPr>
            </w:pPr>
            <w:r w:rsidRPr="007300FC">
              <w:rPr>
                <w:rFonts w:cs="Arial"/>
                <w:sz w:val="16"/>
                <w:szCs w:val="16"/>
              </w:rPr>
              <w:t>TE3</w:t>
            </w:r>
          </w:p>
        </w:tc>
      </w:tr>
      <w:tr w:rsidR="000E694E" w:rsidRPr="00C0653C" w14:paraId="11831E7C" w14:textId="77777777" w:rsidTr="00123A77">
        <w:tc>
          <w:tcPr>
            <w:tcW w:w="426" w:type="dxa"/>
            <w:tcBorders>
              <w:top w:val="single" w:sz="4" w:space="0" w:color="008000"/>
              <w:bottom w:val="single" w:sz="4" w:space="0" w:color="008000"/>
            </w:tcBorders>
            <w:shd w:val="clear" w:color="auto" w:fill="FFFFFF"/>
          </w:tcPr>
          <w:p w14:paraId="7F004978" w14:textId="77777777" w:rsidR="000E694E" w:rsidRPr="007300FC" w:rsidRDefault="000E694E" w:rsidP="008D1B3A">
            <w:pPr>
              <w:pStyle w:val="CETBodytext"/>
              <w:ind w:right="-1"/>
              <w:jc w:val="center"/>
              <w:rPr>
                <w:rFonts w:cs="Arial"/>
                <w:sz w:val="16"/>
                <w:szCs w:val="16"/>
              </w:rPr>
            </w:pPr>
            <w:r w:rsidRPr="007300FC">
              <w:rPr>
                <w:rFonts w:cs="Arial"/>
                <w:sz w:val="16"/>
                <w:szCs w:val="16"/>
              </w:rPr>
              <w:t>2.2</w:t>
            </w:r>
          </w:p>
        </w:tc>
        <w:tc>
          <w:tcPr>
            <w:tcW w:w="567" w:type="dxa"/>
            <w:tcBorders>
              <w:top w:val="single" w:sz="4" w:space="0" w:color="008000"/>
              <w:bottom w:val="single" w:sz="4" w:space="0" w:color="008000"/>
            </w:tcBorders>
            <w:shd w:val="clear" w:color="auto" w:fill="FFFFFF"/>
          </w:tcPr>
          <w:p w14:paraId="490F8A3D" w14:textId="77777777" w:rsidR="000E694E" w:rsidRPr="007300FC" w:rsidRDefault="000E694E" w:rsidP="008D1B3A">
            <w:pPr>
              <w:pStyle w:val="CETBodytext"/>
              <w:ind w:right="-1"/>
              <w:jc w:val="center"/>
              <w:rPr>
                <w:rFonts w:cs="Arial"/>
                <w:sz w:val="16"/>
                <w:szCs w:val="16"/>
              </w:rPr>
            </w:pPr>
            <w:r w:rsidRPr="007300FC">
              <w:rPr>
                <w:rFonts w:cs="Arial"/>
                <w:sz w:val="16"/>
                <w:szCs w:val="16"/>
              </w:rPr>
              <w:t>2.1hT</w:t>
            </w:r>
          </w:p>
        </w:tc>
        <w:tc>
          <w:tcPr>
            <w:tcW w:w="1275" w:type="dxa"/>
            <w:tcBorders>
              <w:top w:val="single" w:sz="4" w:space="0" w:color="008000"/>
              <w:bottom w:val="single" w:sz="4" w:space="0" w:color="008000"/>
            </w:tcBorders>
            <w:shd w:val="clear" w:color="auto" w:fill="FFFFFF"/>
          </w:tcPr>
          <w:p w14:paraId="7437138F" w14:textId="264D1615" w:rsidR="000E694E" w:rsidRPr="007300FC" w:rsidRDefault="008243B5" w:rsidP="008D1B3A">
            <w:pPr>
              <w:pStyle w:val="CETBodytext"/>
              <w:ind w:right="-1"/>
              <w:jc w:val="center"/>
              <w:rPr>
                <w:rFonts w:cs="Arial"/>
                <w:sz w:val="16"/>
                <w:szCs w:val="16"/>
              </w:rPr>
            </w:pPr>
            <w:r w:rsidRPr="007300FC">
              <w:rPr>
                <w:rFonts w:cs="Arial"/>
                <w:sz w:val="16"/>
                <w:szCs w:val="16"/>
              </w:rPr>
              <w:t>(</w:t>
            </w:r>
            <w:r w:rsidR="000E694E" w:rsidRPr="007300FC">
              <w:rPr>
                <w:rFonts w:cs="Arial"/>
                <w:sz w:val="16"/>
                <w:szCs w:val="16"/>
              </w:rPr>
              <w:t>3hT</w:t>
            </w:r>
          </w:p>
          <w:p w14:paraId="7FF64723" w14:textId="7654EAA8" w:rsidR="000E694E" w:rsidRPr="007300FC" w:rsidRDefault="000E694E" w:rsidP="008D1B3A">
            <w:pPr>
              <w:pStyle w:val="CETBodytext"/>
              <w:ind w:right="-1"/>
              <w:jc w:val="center"/>
              <w:rPr>
                <w:rFonts w:cs="Arial"/>
                <w:sz w:val="16"/>
                <w:szCs w:val="16"/>
              </w:rPr>
            </w:pPr>
            <w:r w:rsidRPr="007300FC">
              <w:rPr>
                <w:rFonts w:cs="Arial"/>
                <w:sz w:val="16"/>
                <w:szCs w:val="16"/>
              </w:rPr>
              <w:t>OR</w:t>
            </w:r>
          </w:p>
          <w:p w14:paraId="32BB36BA" w14:textId="5EEC7DF6" w:rsidR="008243B5" w:rsidRPr="007300FC" w:rsidRDefault="008243B5" w:rsidP="008D1B3A">
            <w:pPr>
              <w:pStyle w:val="CETBodytext"/>
              <w:ind w:right="-1"/>
              <w:jc w:val="center"/>
              <w:rPr>
                <w:rFonts w:cs="Arial"/>
                <w:sz w:val="16"/>
                <w:szCs w:val="16"/>
              </w:rPr>
            </w:pPr>
            <w:r w:rsidRPr="007300FC">
              <w:rPr>
                <w:rFonts w:cs="Arial"/>
                <w:sz w:val="16"/>
                <w:szCs w:val="16"/>
              </w:rPr>
              <w:t>Friction</w:t>
            </w:r>
          </w:p>
          <w:p w14:paraId="31A939D5" w14:textId="7227A906" w:rsidR="008243B5" w:rsidRPr="007300FC" w:rsidRDefault="008243B5" w:rsidP="008D1B3A">
            <w:pPr>
              <w:pStyle w:val="CETBodytext"/>
              <w:ind w:right="-1"/>
              <w:jc w:val="center"/>
              <w:rPr>
                <w:rFonts w:cs="Arial"/>
                <w:sz w:val="16"/>
                <w:szCs w:val="16"/>
              </w:rPr>
            </w:pPr>
            <w:r w:rsidRPr="007300FC">
              <w:rPr>
                <w:rFonts w:cs="Arial"/>
                <w:sz w:val="16"/>
                <w:szCs w:val="16"/>
              </w:rPr>
              <w:t>spark)</w:t>
            </w:r>
          </w:p>
          <w:p w14:paraId="26140307" w14:textId="77777777" w:rsidR="000E694E" w:rsidRPr="007300FC" w:rsidRDefault="000E694E" w:rsidP="008D1B3A">
            <w:pPr>
              <w:pStyle w:val="CETBodytext"/>
              <w:ind w:right="-1"/>
              <w:jc w:val="center"/>
              <w:rPr>
                <w:rFonts w:cs="Arial"/>
                <w:sz w:val="16"/>
                <w:szCs w:val="16"/>
              </w:rPr>
            </w:pPr>
            <w:r w:rsidRPr="007300FC">
              <w:rPr>
                <w:rFonts w:cs="Arial"/>
                <w:sz w:val="16"/>
                <w:szCs w:val="16"/>
              </w:rPr>
              <w:t>AND</w:t>
            </w:r>
          </w:p>
          <w:p w14:paraId="68C4DA04" w14:textId="77777777" w:rsidR="000E694E" w:rsidRPr="007300FC" w:rsidRDefault="000E694E" w:rsidP="008D1B3A">
            <w:pPr>
              <w:pStyle w:val="CETBodytext"/>
              <w:ind w:right="-1"/>
              <w:jc w:val="center"/>
              <w:rPr>
                <w:rFonts w:cs="Arial"/>
                <w:sz w:val="16"/>
                <w:szCs w:val="16"/>
              </w:rPr>
            </w:pPr>
            <w:r w:rsidRPr="007300FC">
              <w:rPr>
                <w:rFonts w:cs="Arial"/>
                <w:sz w:val="16"/>
                <w:szCs w:val="16"/>
              </w:rPr>
              <w:t>2.1hC</w:t>
            </w:r>
          </w:p>
        </w:tc>
        <w:tc>
          <w:tcPr>
            <w:tcW w:w="1276" w:type="dxa"/>
            <w:tcBorders>
              <w:top w:val="single" w:sz="4" w:space="0" w:color="008000"/>
              <w:bottom w:val="single" w:sz="4" w:space="0" w:color="008000"/>
            </w:tcBorders>
            <w:shd w:val="clear" w:color="auto" w:fill="FFFFFF"/>
          </w:tcPr>
          <w:p w14:paraId="62ECA750" w14:textId="77777777" w:rsidR="000E694E" w:rsidRPr="007300FC" w:rsidRDefault="000E694E" w:rsidP="008D1B3A">
            <w:pPr>
              <w:pStyle w:val="CETBodytext"/>
              <w:ind w:right="-1"/>
              <w:jc w:val="center"/>
              <w:rPr>
                <w:rFonts w:cs="Arial"/>
                <w:sz w:val="16"/>
                <w:szCs w:val="16"/>
              </w:rPr>
            </w:pPr>
            <w:r w:rsidRPr="007300FC">
              <w:rPr>
                <w:rFonts w:cs="Arial"/>
                <w:sz w:val="16"/>
                <w:szCs w:val="16"/>
              </w:rPr>
              <w:t>Dust explosion</w:t>
            </w:r>
          </w:p>
        </w:tc>
        <w:tc>
          <w:tcPr>
            <w:tcW w:w="1276" w:type="dxa"/>
            <w:tcBorders>
              <w:top w:val="single" w:sz="4" w:space="0" w:color="008000"/>
              <w:bottom w:val="single" w:sz="4" w:space="0" w:color="008000"/>
            </w:tcBorders>
            <w:shd w:val="clear" w:color="auto" w:fill="FFFFFF"/>
          </w:tcPr>
          <w:p w14:paraId="2BDB9C6D" w14:textId="77777777" w:rsidR="000E694E" w:rsidRPr="007300FC" w:rsidRDefault="000E694E" w:rsidP="008D1B3A">
            <w:pPr>
              <w:pStyle w:val="CETBodytext"/>
              <w:ind w:right="-1"/>
              <w:jc w:val="center"/>
              <w:rPr>
                <w:rFonts w:cs="Arial"/>
                <w:sz w:val="16"/>
                <w:szCs w:val="16"/>
              </w:rPr>
            </w:pPr>
            <w:r w:rsidRPr="007300FC">
              <w:rPr>
                <w:rFonts w:cs="Arial"/>
                <w:sz w:val="16"/>
                <w:szCs w:val="16"/>
              </w:rPr>
              <w:t>-</w:t>
            </w:r>
          </w:p>
        </w:tc>
        <w:tc>
          <w:tcPr>
            <w:tcW w:w="850" w:type="dxa"/>
            <w:tcBorders>
              <w:top w:val="single" w:sz="4" w:space="0" w:color="008000"/>
              <w:bottom w:val="single" w:sz="4" w:space="0" w:color="008000"/>
            </w:tcBorders>
            <w:shd w:val="clear" w:color="auto" w:fill="FFFFFF"/>
          </w:tcPr>
          <w:p w14:paraId="230CDECF" w14:textId="77777777" w:rsidR="000E694E" w:rsidRPr="007300FC" w:rsidRDefault="000E694E" w:rsidP="008D1B3A">
            <w:pPr>
              <w:pStyle w:val="CETBodytext"/>
              <w:ind w:right="-1"/>
              <w:jc w:val="center"/>
              <w:rPr>
                <w:rFonts w:cs="Arial"/>
                <w:sz w:val="16"/>
                <w:szCs w:val="16"/>
              </w:rPr>
            </w:pPr>
            <w:r w:rsidRPr="007300FC">
              <w:rPr>
                <w:rFonts w:cs="Arial"/>
                <w:sz w:val="16"/>
                <w:szCs w:val="16"/>
              </w:rPr>
              <w:t>-</w:t>
            </w:r>
          </w:p>
        </w:tc>
        <w:tc>
          <w:tcPr>
            <w:tcW w:w="851" w:type="dxa"/>
            <w:tcBorders>
              <w:top w:val="single" w:sz="4" w:space="0" w:color="008000"/>
              <w:bottom w:val="single" w:sz="4" w:space="0" w:color="008000"/>
              <w:right w:val="single" w:sz="12" w:space="0" w:color="FFFFFF" w:themeColor="background1"/>
            </w:tcBorders>
            <w:shd w:val="clear" w:color="auto" w:fill="FFFFFF"/>
          </w:tcPr>
          <w:p w14:paraId="3FCC838A" w14:textId="77777777" w:rsidR="000E694E" w:rsidRPr="007300FC" w:rsidRDefault="000E694E" w:rsidP="008D1B3A">
            <w:pPr>
              <w:pStyle w:val="CETBodytext"/>
              <w:ind w:right="-1"/>
              <w:jc w:val="center"/>
              <w:rPr>
                <w:rFonts w:cs="Arial"/>
                <w:sz w:val="16"/>
                <w:szCs w:val="16"/>
              </w:rPr>
            </w:pPr>
            <w:r w:rsidRPr="007300FC">
              <w:rPr>
                <w:rFonts w:cs="Arial"/>
                <w:sz w:val="16"/>
                <w:szCs w:val="16"/>
              </w:rPr>
              <w:t>-</w:t>
            </w:r>
          </w:p>
        </w:tc>
        <w:tc>
          <w:tcPr>
            <w:tcW w:w="850" w:type="dxa"/>
            <w:tcBorders>
              <w:top w:val="single" w:sz="4" w:space="0" w:color="008000"/>
              <w:left w:val="single" w:sz="12" w:space="0" w:color="FFFFFF" w:themeColor="background1"/>
              <w:bottom w:val="single" w:sz="4" w:space="0" w:color="008000"/>
            </w:tcBorders>
            <w:shd w:val="clear" w:color="auto" w:fill="FFFFFF"/>
          </w:tcPr>
          <w:p w14:paraId="23DF24E5" w14:textId="77777777" w:rsidR="000E694E" w:rsidRPr="007300FC" w:rsidRDefault="000E694E" w:rsidP="008D1B3A">
            <w:pPr>
              <w:pStyle w:val="CETBodytext"/>
              <w:ind w:right="-1"/>
              <w:jc w:val="center"/>
              <w:rPr>
                <w:rFonts w:cs="Arial"/>
                <w:sz w:val="16"/>
                <w:szCs w:val="16"/>
              </w:rPr>
            </w:pPr>
            <w:r w:rsidRPr="007300FC">
              <w:rPr>
                <w:rFonts w:cs="Arial"/>
                <w:sz w:val="16"/>
                <w:szCs w:val="16"/>
              </w:rPr>
              <w:t>-</w:t>
            </w:r>
          </w:p>
        </w:tc>
        <w:tc>
          <w:tcPr>
            <w:tcW w:w="1136" w:type="dxa"/>
            <w:tcBorders>
              <w:top w:val="single" w:sz="4" w:space="0" w:color="008000"/>
              <w:bottom w:val="single" w:sz="4" w:space="0" w:color="008000"/>
            </w:tcBorders>
            <w:shd w:val="clear" w:color="auto" w:fill="FFFFFF"/>
          </w:tcPr>
          <w:p w14:paraId="42971DEA" w14:textId="77777777" w:rsidR="000E694E" w:rsidRPr="007300FC" w:rsidRDefault="000E694E" w:rsidP="008D1B3A">
            <w:pPr>
              <w:pStyle w:val="CETBodytext"/>
              <w:ind w:right="-1"/>
              <w:jc w:val="center"/>
              <w:rPr>
                <w:rFonts w:cs="Arial"/>
                <w:sz w:val="16"/>
                <w:szCs w:val="16"/>
              </w:rPr>
            </w:pPr>
          </w:p>
        </w:tc>
        <w:tc>
          <w:tcPr>
            <w:tcW w:w="424" w:type="dxa"/>
            <w:tcBorders>
              <w:top w:val="single" w:sz="4" w:space="0" w:color="008000"/>
              <w:bottom w:val="single" w:sz="4" w:space="0" w:color="008000"/>
            </w:tcBorders>
            <w:shd w:val="clear" w:color="auto" w:fill="FFFFFF"/>
          </w:tcPr>
          <w:p w14:paraId="3A6360BE" w14:textId="77777777" w:rsidR="000E694E" w:rsidRPr="007300FC" w:rsidRDefault="000E694E" w:rsidP="008D1B3A">
            <w:pPr>
              <w:pStyle w:val="CETBodytext"/>
              <w:ind w:right="-1"/>
              <w:jc w:val="center"/>
              <w:rPr>
                <w:rFonts w:cs="Arial"/>
                <w:sz w:val="16"/>
                <w:szCs w:val="16"/>
              </w:rPr>
            </w:pPr>
            <w:r w:rsidRPr="007300FC">
              <w:rPr>
                <w:rFonts w:cs="Arial"/>
                <w:sz w:val="16"/>
                <w:szCs w:val="16"/>
              </w:rPr>
              <w:t>TE4</w:t>
            </w:r>
          </w:p>
        </w:tc>
      </w:tr>
      <w:tr w:rsidR="000E694E" w:rsidRPr="00C0653C" w14:paraId="5EA0D79C" w14:textId="77777777" w:rsidTr="00123A77">
        <w:tc>
          <w:tcPr>
            <w:tcW w:w="426" w:type="dxa"/>
            <w:tcBorders>
              <w:top w:val="single" w:sz="4" w:space="0" w:color="008000"/>
              <w:bottom w:val="single" w:sz="12" w:space="0" w:color="008000"/>
            </w:tcBorders>
            <w:shd w:val="clear" w:color="auto" w:fill="FFFFFF"/>
          </w:tcPr>
          <w:p w14:paraId="6E353D22" w14:textId="77777777" w:rsidR="000E694E" w:rsidRPr="007300FC" w:rsidRDefault="000E694E" w:rsidP="008D1B3A">
            <w:pPr>
              <w:pStyle w:val="CETBodytext"/>
              <w:ind w:right="-1"/>
              <w:jc w:val="center"/>
              <w:rPr>
                <w:rFonts w:cs="Arial"/>
                <w:sz w:val="16"/>
                <w:szCs w:val="16"/>
              </w:rPr>
            </w:pPr>
            <w:r w:rsidRPr="007300FC">
              <w:rPr>
                <w:rFonts w:cs="Arial"/>
                <w:sz w:val="16"/>
                <w:szCs w:val="16"/>
              </w:rPr>
              <w:t>1.0</w:t>
            </w:r>
          </w:p>
        </w:tc>
        <w:tc>
          <w:tcPr>
            <w:tcW w:w="567" w:type="dxa"/>
            <w:tcBorders>
              <w:top w:val="single" w:sz="4" w:space="0" w:color="008000"/>
              <w:bottom w:val="single" w:sz="12" w:space="0" w:color="008000"/>
            </w:tcBorders>
            <w:shd w:val="clear" w:color="auto" w:fill="FFFFFF"/>
          </w:tcPr>
          <w:p w14:paraId="0B772323" w14:textId="77777777" w:rsidR="000E694E" w:rsidRPr="007300FC" w:rsidRDefault="000E694E" w:rsidP="008D1B3A">
            <w:pPr>
              <w:pStyle w:val="CETBodytext"/>
              <w:ind w:right="-1"/>
              <w:jc w:val="center"/>
              <w:rPr>
                <w:rFonts w:cs="Arial"/>
                <w:sz w:val="16"/>
                <w:szCs w:val="16"/>
              </w:rPr>
            </w:pPr>
            <w:r w:rsidRPr="007300FC">
              <w:rPr>
                <w:rFonts w:cs="Arial"/>
                <w:sz w:val="16"/>
                <w:szCs w:val="16"/>
              </w:rPr>
              <w:t>1lC</w:t>
            </w:r>
          </w:p>
        </w:tc>
        <w:tc>
          <w:tcPr>
            <w:tcW w:w="1275" w:type="dxa"/>
            <w:tcBorders>
              <w:top w:val="single" w:sz="4" w:space="0" w:color="008000"/>
              <w:bottom w:val="single" w:sz="12" w:space="0" w:color="008000"/>
            </w:tcBorders>
            <w:shd w:val="clear" w:color="auto" w:fill="FFFFFF"/>
          </w:tcPr>
          <w:p w14:paraId="748BAAD6" w14:textId="77777777" w:rsidR="000E694E" w:rsidRPr="007300FC" w:rsidRDefault="000E694E" w:rsidP="008D1B3A">
            <w:pPr>
              <w:pStyle w:val="CETBodytext"/>
              <w:ind w:right="-1"/>
              <w:jc w:val="center"/>
              <w:rPr>
                <w:rFonts w:cs="Arial"/>
                <w:sz w:val="16"/>
                <w:szCs w:val="16"/>
              </w:rPr>
            </w:pPr>
            <w:r w:rsidRPr="007300FC">
              <w:rPr>
                <w:rFonts w:cs="Arial"/>
                <w:sz w:val="16"/>
                <w:szCs w:val="16"/>
              </w:rPr>
              <w:t>Suction fan broken</w:t>
            </w:r>
          </w:p>
          <w:p w14:paraId="2D25CBA1" w14:textId="77777777" w:rsidR="000E694E" w:rsidRPr="007300FC" w:rsidRDefault="000E694E" w:rsidP="008D1B3A">
            <w:pPr>
              <w:pStyle w:val="CETBodytext"/>
              <w:ind w:right="-1"/>
              <w:jc w:val="center"/>
              <w:rPr>
                <w:rFonts w:cs="Arial"/>
                <w:sz w:val="16"/>
                <w:szCs w:val="16"/>
              </w:rPr>
            </w:pPr>
            <w:r w:rsidRPr="007300FC">
              <w:rPr>
                <w:rFonts w:cs="Arial"/>
                <w:sz w:val="16"/>
                <w:szCs w:val="16"/>
              </w:rPr>
              <w:t>OR</w:t>
            </w:r>
          </w:p>
          <w:p w14:paraId="1E01AAF2" w14:textId="77777777" w:rsidR="000E694E" w:rsidRPr="007300FC" w:rsidRDefault="000E694E" w:rsidP="008D1B3A">
            <w:pPr>
              <w:pStyle w:val="CETBodytext"/>
              <w:ind w:right="-1"/>
              <w:jc w:val="center"/>
              <w:rPr>
                <w:rFonts w:cs="Arial"/>
                <w:sz w:val="16"/>
                <w:szCs w:val="16"/>
              </w:rPr>
            </w:pPr>
            <w:r w:rsidRPr="007300FC">
              <w:rPr>
                <w:rFonts w:cs="Arial"/>
                <w:sz w:val="16"/>
                <w:szCs w:val="16"/>
              </w:rPr>
              <w:t>Bag filters clogged</w:t>
            </w:r>
          </w:p>
        </w:tc>
        <w:tc>
          <w:tcPr>
            <w:tcW w:w="1276" w:type="dxa"/>
            <w:tcBorders>
              <w:top w:val="single" w:sz="4" w:space="0" w:color="008000"/>
              <w:bottom w:val="single" w:sz="12" w:space="0" w:color="008000"/>
            </w:tcBorders>
            <w:shd w:val="clear" w:color="auto" w:fill="FFFFFF"/>
          </w:tcPr>
          <w:p w14:paraId="4107B605" w14:textId="2C89AB7F" w:rsidR="000E694E" w:rsidRPr="007300FC" w:rsidRDefault="000E694E" w:rsidP="008D1B3A">
            <w:pPr>
              <w:pStyle w:val="CETBodytext"/>
              <w:ind w:right="-1"/>
              <w:jc w:val="center"/>
              <w:rPr>
                <w:rFonts w:cs="Arial"/>
                <w:sz w:val="16"/>
                <w:szCs w:val="16"/>
              </w:rPr>
            </w:pPr>
            <w:r w:rsidRPr="007300FC">
              <w:rPr>
                <w:rFonts w:cs="Arial"/>
                <w:sz w:val="16"/>
                <w:szCs w:val="16"/>
              </w:rPr>
              <w:t xml:space="preserve">Aluminum dust spillage </w:t>
            </w:r>
          </w:p>
        </w:tc>
        <w:tc>
          <w:tcPr>
            <w:tcW w:w="1276" w:type="dxa"/>
            <w:tcBorders>
              <w:top w:val="single" w:sz="4" w:space="0" w:color="008000"/>
              <w:bottom w:val="single" w:sz="12" w:space="0" w:color="008000"/>
            </w:tcBorders>
            <w:shd w:val="clear" w:color="auto" w:fill="FFFFFF"/>
          </w:tcPr>
          <w:p w14:paraId="5FDEA8D1" w14:textId="77777777" w:rsidR="000E694E" w:rsidRPr="007300FC" w:rsidRDefault="000E694E" w:rsidP="008D1B3A">
            <w:pPr>
              <w:pStyle w:val="CETBodytext"/>
              <w:ind w:right="-1"/>
              <w:jc w:val="center"/>
              <w:rPr>
                <w:rFonts w:cs="Arial"/>
                <w:sz w:val="16"/>
                <w:szCs w:val="16"/>
              </w:rPr>
            </w:pPr>
            <w:r w:rsidRPr="007300FC">
              <w:rPr>
                <w:rFonts w:cs="Arial"/>
                <w:sz w:val="16"/>
                <w:szCs w:val="16"/>
              </w:rPr>
              <w:t>System goes back to normal functionality</w:t>
            </w:r>
          </w:p>
        </w:tc>
        <w:tc>
          <w:tcPr>
            <w:tcW w:w="850" w:type="dxa"/>
            <w:tcBorders>
              <w:top w:val="single" w:sz="4" w:space="0" w:color="008000"/>
              <w:bottom w:val="single" w:sz="12" w:space="0" w:color="008000"/>
            </w:tcBorders>
            <w:shd w:val="clear" w:color="auto" w:fill="FFFFFF"/>
          </w:tcPr>
          <w:p w14:paraId="6E3CEB1B" w14:textId="5B058549" w:rsidR="008243B5" w:rsidRPr="007300FC" w:rsidRDefault="000E694E" w:rsidP="008D1B3A">
            <w:pPr>
              <w:pStyle w:val="CETBodytext"/>
              <w:ind w:right="-1"/>
              <w:jc w:val="center"/>
              <w:rPr>
                <w:rFonts w:cs="Arial"/>
                <w:sz w:val="16"/>
                <w:szCs w:val="16"/>
              </w:rPr>
            </w:pPr>
            <w:r w:rsidRPr="007300FC">
              <w:rPr>
                <w:rFonts w:cs="Arial"/>
                <w:sz w:val="16"/>
                <w:szCs w:val="16"/>
              </w:rPr>
              <w:t>-</w:t>
            </w:r>
          </w:p>
          <w:p w14:paraId="7DD7289E" w14:textId="77777777" w:rsidR="006C4EF9" w:rsidRPr="007300FC" w:rsidRDefault="006C4EF9" w:rsidP="008D1B3A">
            <w:pPr>
              <w:pStyle w:val="CETBodytext"/>
              <w:ind w:right="-1"/>
              <w:jc w:val="center"/>
              <w:rPr>
                <w:rFonts w:cs="Arial"/>
                <w:sz w:val="16"/>
                <w:szCs w:val="16"/>
              </w:rPr>
            </w:pPr>
          </w:p>
          <w:p w14:paraId="677409CE" w14:textId="6F280B0D" w:rsidR="000E694E" w:rsidRPr="007300FC" w:rsidRDefault="000E694E" w:rsidP="008D1B3A">
            <w:pPr>
              <w:pStyle w:val="CETBodytext"/>
              <w:ind w:right="-1"/>
              <w:jc w:val="center"/>
              <w:rPr>
                <w:rFonts w:cs="Arial"/>
                <w:sz w:val="16"/>
                <w:szCs w:val="16"/>
              </w:rPr>
            </w:pPr>
            <w:r w:rsidRPr="007300FC">
              <w:rPr>
                <w:rFonts w:cs="Arial"/>
                <w:sz w:val="16"/>
                <w:szCs w:val="16"/>
              </w:rPr>
              <w:t>Pressure drop reader</w:t>
            </w:r>
          </w:p>
        </w:tc>
        <w:tc>
          <w:tcPr>
            <w:tcW w:w="851" w:type="dxa"/>
            <w:tcBorders>
              <w:top w:val="single" w:sz="4" w:space="0" w:color="008000"/>
              <w:bottom w:val="single" w:sz="12" w:space="0" w:color="008000"/>
              <w:right w:val="single" w:sz="12" w:space="0" w:color="FFFFFF" w:themeColor="background1"/>
            </w:tcBorders>
            <w:shd w:val="clear" w:color="auto" w:fill="FFFFFF"/>
          </w:tcPr>
          <w:p w14:paraId="69A923A9" w14:textId="77777777" w:rsidR="000E694E" w:rsidRPr="007300FC" w:rsidRDefault="000E694E" w:rsidP="008D1B3A">
            <w:pPr>
              <w:pStyle w:val="CETBodytext"/>
              <w:ind w:right="-1"/>
              <w:jc w:val="center"/>
              <w:rPr>
                <w:rFonts w:cs="Arial"/>
                <w:sz w:val="16"/>
                <w:szCs w:val="16"/>
              </w:rPr>
            </w:pPr>
            <w:r w:rsidRPr="007300FC">
              <w:rPr>
                <w:rFonts w:cs="Arial"/>
                <w:sz w:val="16"/>
                <w:szCs w:val="16"/>
              </w:rPr>
              <w:t>-</w:t>
            </w:r>
          </w:p>
          <w:p w14:paraId="18CA05F4" w14:textId="77777777" w:rsidR="000E694E" w:rsidRPr="007300FC" w:rsidRDefault="000E694E" w:rsidP="008D1B3A">
            <w:pPr>
              <w:pStyle w:val="CETBodytext"/>
              <w:ind w:right="-1"/>
              <w:jc w:val="center"/>
              <w:rPr>
                <w:rFonts w:cs="Arial"/>
                <w:sz w:val="16"/>
                <w:szCs w:val="16"/>
              </w:rPr>
            </w:pPr>
          </w:p>
          <w:p w14:paraId="19532946" w14:textId="77777777" w:rsidR="000E694E" w:rsidRPr="007300FC" w:rsidRDefault="000E694E" w:rsidP="008D1B3A">
            <w:pPr>
              <w:pStyle w:val="CETBodytext"/>
              <w:ind w:right="-1"/>
              <w:jc w:val="center"/>
              <w:rPr>
                <w:rFonts w:cs="Arial"/>
                <w:sz w:val="16"/>
                <w:szCs w:val="16"/>
              </w:rPr>
            </w:pPr>
          </w:p>
          <w:p w14:paraId="26632EC9" w14:textId="77777777" w:rsidR="000E694E" w:rsidRPr="007300FC" w:rsidRDefault="000E694E" w:rsidP="008D1B3A">
            <w:pPr>
              <w:pStyle w:val="CETBodytext"/>
              <w:ind w:right="-1"/>
              <w:jc w:val="center"/>
              <w:rPr>
                <w:rFonts w:cs="Arial"/>
                <w:sz w:val="16"/>
                <w:szCs w:val="16"/>
              </w:rPr>
            </w:pPr>
            <w:r w:rsidRPr="007300FC">
              <w:rPr>
                <w:rFonts w:cs="Arial"/>
                <w:sz w:val="16"/>
                <w:szCs w:val="16"/>
              </w:rPr>
              <w:t>-</w:t>
            </w:r>
          </w:p>
        </w:tc>
        <w:tc>
          <w:tcPr>
            <w:tcW w:w="850" w:type="dxa"/>
            <w:tcBorders>
              <w:top w:val="single" w:sz="4" w:space="0" w:color="008000"/>
              <w:left w:val="single" w:sz="12" w:space="0" w:color="FFFFFF" w:themeColor="background1"/>
              <w:bottom w:val="single" w:sz="12" w:space="0" w:color="008000"/>
            </w:tcBorders>
            <w:shd w:val="clear" w:color="auto" w:fill="FFFFFF"/>
          </w:tcPr>
          <w:p w14:paraId="46068C04" w14:textId="77777777" w:rsidR="000E694E" w:rsidRPr="007300FC" w:rsidRDefault="000E694E" w:rsidP="008D1B3A">
            <w:pPr>
              <w:pStyle w:val="CETBodytext"/>
              <w:ind w:right="-1"/>
              <w:jc w:val="center"/>
              <w:rPr>
                <w:rFonts w:cs="Arial"/>
                <w:sz w:val="16"/>
                <w:szCs w:val="16"/>
              </w:rPr>
            </w:pPr>
          </w:p>
        </w:tc>
        <w:tc>
          <w:tcPr>
            <w:tcW w:w="1136" w:type="dxa"/>
            <w:tcBorders>
              <w:top w:val="single" w:sz="4" w:space="0" w:color="008000"/>
              <w:bottom w:val="single" w:sz="12" w:space="0" w:color="008000"/>
            </w:tcBorders>
            <w:shd w:val="clear" w:color="auto" w:fill="FFFFFF"/>
          </w:tcPr>
          <w:p w14:paraId="04365BBC" w14:textId="77777777" w:rsidR="000E694E" w:rsidRPr="007300FC" w:rsidRDefault="000E694E" w:rsidP="008D1B3A">
            <w:pPr>
              <w:pStyle w:val="CETBodytext"/>
              <w:ind w:right="-1"/>
              <w:jc w:val="center"/>
              <w:rPr>
                <w:rFonts w:cs="Arial"/>
                <w:sz w:val="16"/>
                <w:szCs w:val="16"/>
              </w:rPr>
            </w:pPr>
            <w:r w:rsidRPr="007300FC">
              <w:rPr>
                <w:rFonts w:cs="Arial"/>
                <w:sz w:val="16"/>
                <w:szCs w:val="16"/>
              </w:rPr>
              <w:t>Bag filters become more clogged over the day</w:t>
            </w:r>
          </w:p>
        </w:tc>
        <w:tc>
          <w:tcPr>
            <w:tcW w:w="424" w:type="dxa"/>
            <w:tcBorders>
              <w:top w:val="single" w:sz="4" w:space="0" w:color="008000"/>
              <w:bottom w:val="single" w:sz="12" w:space="0" w:color="008000"/>
            </w:tcBorders>
            <w:shd w:val="clear" w:color="auto" w:fill="FFFFFF"/>
          </w:tcPr>
          <w:p w14:paraId="3469EC73" w14:textId="77777777" w:rsidR="000E694E" w:rsidRPr="007300FC" w:rsidRDefault="000E694E" w:rsidP="008D1B3A">
            <w:pPr>
              <w:pStyle w:val="CETBodytext"/>
              <w:ind w:right="-1"/>
              <w:jc w:val="center"/>
              <w:rPr>
                <w:rFonts w:cs="Arial"/>
                <w:sz w:val="16"/>
                <w:szCs w:val="16"/>
              </w:rPr>
            </w:pPr>
            <w:r w:rsidRPr="007300FC">
              <w:rPr>
                <w:rFonts w:cs="Arial"/>
                <w:sz w:val="16"/>
                <w:szCs w:val="16"/>
              </w:rPr>
              <w:t>TE1</w:t>
            </w:r>
          </w:p>
        </w:tc>
      </w:tr>
    </w:tbl>
    <w:p w14:paraId="593EFA47" w14:textId="77777777" w:rsidR="000E694E" w:rsidRPr="000A035B" w:rsidRDefault="000E694E" w:rsidP="008D1B3A">
      <w:pPr>
        <w:pStyle w:val="CETHeading1"/>
        <w:spacing w:line="264" w:lineRule="auto"/>
      </w:pPr>
      <w:r w:rsidRPr="000A035B">
        <w:t>Results and discussion</w:t>
      </w:r>
    </w:p>
    <w:p w14:paraId="074A9ADE" w14:textId="33083FFD" w:rsidR="00737AE2" w:rsidRPr="00575911" w:rsidRDefault="000E694E" w:rsidP="008D1B3A">
      <w:pPr>
        <w:pStyle w:val="CETBodytext"/>
      </w:pPr>
      <w:r w:rsidRPr="00575911">
        <w:t xml:space="preserve">Now that the ROA is complete, it is possible to deduct the fault trees for </w:t>
      </w:r>
      <w:r w:rsidR="00726B21" w:rsidRPr="00575911">
        <w:t>all the identified Top Events. The most crucial one, which is a primary dust explosion, will be reported and analyzed. Figure 2</w:t>
      </w:r>
      <w:r w:rsidR="00581B60">
        <w:t>(a)</w:t>
      </w:r>
      <w:r w:rsidR="00726B21" w:rsidRPr="00575911">
        <w:t xml:space="preserve"> reports the FTs for </w:t>
      </w:r>
      <w:r w:rsidR="00575911">
        <w:t xml:space="preserve">both </w:t>
      </w:r>
      <w:r w:rsidR="00726B21" w:rsidRPr="00575911">
        <w:t xml:space="preserve">the regular process, and </w:t>
      </w:r>
      <w:r w:rsidR="00581B60">
        <w:t xml:space="preserve">Figure 2(b) reports </w:t>
      </w:r>
      <w:r w:rsidR="00726B21" w:rsidRPr="00575911">
        <w:t>the modified on</w:t>
      </w:r>
      <w:r w:rsidR="00581B60">
        <w:t>e.</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36"/>
        <w:gridCol w:w="3306"/>
      </w:tblGrid>
      <w:tr w:rsidR="00243C4F" w:rsidRPr="000A035B" w14:paraId="35A83FDC" w14:textId="77777777" w:rsidTr="00260E3A">
        <w:tc>
          <w:tcPr>
            <w:tcW w:w="0" w:type="auto"/>
          </w:tcPr>
          <w:p w14:paraId="1C616B95" w14:textId="7058D181" w:rsidR="00243C4F" w:rsidRPr="000A035B" w:rsidRDefault="00737AE2" w:rsidP="008D1B3A">
            <w:pPr>
              <w:pStyle w:val="CETBodytext"/>
            </w:pPr>
            <w:r w:rsidRPr="000A035B">
              <w:rPr>
                <w:noProof/>
                <w:lang w:val="it-IT" w:eastAsia="it-IT"/>
              </w:rPr>
              <w:lastRenderedPageBreak/>
              <w:drawing>
                <wp:inline distT="0" distB="0" distL="0" distR="0" wp14:anchorId="1A6A3269" wp14:editId="7E7A1A3C">
                  <wp:extent cx="1973580" cy="2100645"/>
                  <wp:effectExtent l="0" t="0" r="7620" b="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aulTree_Explosion.tiff"/>
                          <pic:cNvPicPr/>
                        </pic:nvPicPr>
                        <pic:blipFill rotWithShape="1">
                          <a:blip r:embed="rId12"/>
                          <a:srcRect l="1835" t="3707" r="49384" b="22922"/>
                          <a:stretch/>
                        </pic:blipFill>
                        <pic:spPr bwMode="auto">
                          <a:xfrm>
                            <a:off x="0" y="0"/>
                            <a:ext cx="1979417" cy="2106858"/>
                          </a:xfrm>
                          <a:prstGeom prst="rect">
                            <a:avLst/>
                          </a:prstGeom>
                          <a:ln>
                            <a:noFill/>
                          </a:ln>
                          <a:extLst>
                            <a:ext uri="{53640926-AAD7-44D8-BBD7-CCE9431645EC}">
                              <a14:shadowObscured xmlns:a14="http://schemas.microsoft.com/office/drawing/2010/main"/>
                            </a:ext>
                          </a:extLst>
                        </pic:spPr>
                      </pic:pic>
                    </a:graphicData>
                  </a:graphic>
                </wp:inline>
              </w:drawing>
            </w:r>
            <w:r w:rsidR="00243C4F" w:rsidRPr="000A035B">
              <w:rPr>
                <w:noProof/>
                <w:lang w:val="it-IT" w:eastAsia="it-IT"/>
              </w:rPr>
              <mc:AlternateContent>
                <mc:Choice Requires="wps">
                  <w:drawing>
                    <wp:anchor distT="45720" distB="45720" distL="114300" distR="114300" simplePos="0" relativeHeight="251659264" behindDoc="0" locked="0" layoutInCell="1" allowOverlap="1" wp14:anchorId="504E1E30" wp14:editId="2D0C8FA0">
                      <wp:simplePos x="0" y="0"/>
                      <wp:positionH relativeFrom="column">
                        <wp:posOffset>211455</wp:posOffset>
                      </wp:positionH>
                      <wp:positionV relativeFrom="paragraph">
                        <wp:posOffset>181610</wp:posOffset>
                      </wp:positionV>
                      <wp:extent cx="241300" cy="1404620"/>
                      <wp:effectExtent l="0" t="0" r="6350" b="2540"/>
                      <wp:wrapNone/>
                      <wp:docPr id="217" name="Casella di tes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300" cy="1404620"/>
                              </a:xfrm>
                              <a:prstGeom prst="rect">
                                <a:avLst/>
                              </a:prstGeom>
                              <a:solidFill>
                                <a:srgbClr val="FFFFFF"/>
                              </a:solidFill>
                              <a:ln w="9525">
                                <a:noFill/>
                                <a:miter lim="800000"/>
                                <a:headEnd/>
                                <a:tailEnd/>
                              </a:ln>
                            </wps:spPr>
                            <wps:txbx>
                              <w:txbxContent>
                                <w:p w14:paraId="20CCB6BC" w14:textId="46137067" w:rsidR="00CF2C7D" w:rsidRPr="00243C4F" w:rsidRDefault="00CF2C7D">
                                  <w:pPr>
                                    <w:rPr>
                                      <w:lang w:val="it-IT"/>
                                    </w:rPr>
                                  </w:pPr>
                                  <w: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504E1E30" id="_x0000_t202" coordsize="21600,21600" o:spt="202" path="m,l,21600r21600,l21600,xe">
                      <v:stroke joinstyle="miter"/>
                      <v:path gradientshapeok="t" o:connecttype="rect"/>
                    </v:shapetype>
                    <v:shape id="Casella di testo 2" o:spid="_x0000_s1026" type="#_x0000_t202" style="position:absolute;left:0;text-align:left;margin-left:16.65pt;margin-top:14.3pt;width:19pt;height:110.6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" stroked="f">
                      <v:textbox style="mso-fit-shape-to-text:t">
                        <w:txbxContent>
                          <w:p w14:paraId="20CCB6BC" w14:textId="46137067" w:rsidR="00CF2C7D" w:rsidRPr="00243C4F" w:rsidRDefault="00CF2C7D">
                            <w:pPr>
                              <w:rPr>
                                <w:lang w:val="it-IT"/>
                              </w:rPr>
                            </w:pPr>
                            <w:r>
                              <w:t>a</w:t>
                            </w:r>
                          </w:p>
                        </w:txbxContent>
                      </v:textbox>
                    </v:shape>
                  </w:pict>
                </mc:Fallback>
              </mc:AlternateContent>
            </w:r>
          </w:p>
        </w:tc>
        <w:tc>
          <w:tcPr>
            <w:tcW w:w="0" w:type="auto"/>
          </w:tcPr>
          <w:p w14:paraId="6068F5BD" w14:textId="799BD2CF" w:rsidR="00243C4F" w:rsidRPr="000A035B" w:rsidRDefault="00737AE2" w:rsidP="008D1B3A">
            <w:pPr>
              <w:pStyle w:val="CETBodytext"/>
            </w:pPr>
            <w:r w:rsidRPr="000A035B">
              <w:rPr>
                <w:noProof/>
                <w:lang w:val="it-IT" w:eastAsia="it-IT"/>
              </w:rPr>
              <w:drawing>
                <wp:inline distT="0" distB="0" distL="0" distR="0" wp14:anchorId="69F3461C" wp14:editId="3C27CEF8">
                  <wp:extent cx="1958340" cy="2058555"/>
                  <wp:effectExtent l="0" t="0" r="3810" b="0"/>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aulTree_Explosion_operator.tiff"/>
                          <pic:cNvPicPr/>
                        </pic:nvPicPr>
                        <pic:blipFill rotWithShape="1">
                          <a:blip r:embed="rId13"/>
                          <a:srcRect l="2229" t="3891" r="48869" b="23467"/>
                          <a:stretch/>
                        </pic:blipFill>
                        <pic:spPr bwMode="auto">
                          <a:xfrm>
                            <a:off x="0" y="0"/>
                            <a:ext cx="1958813" cy="2059053"/>
                          </a:xfrm>
                          <a:prstGeom prst="rect">
                            <a:avLst/>
                          </a:prstGeom>
                          <a:ln>
                            <a:noFill/>
                          </a:ln>
                          <a:extLst>
                            <a:ext uri="{53640926-AAD7-44D8-BBD7-CCE9431645EC}">
                              <a14:shadowObscured xmlns:a14="http://schemas.microsoft.com/office/drawing/2010/main"/>
                            </a:ext>
                          </a:extLst>
                        </pic:spPr>
                      </pic:pic>
                    </a:graphicData>
                  </a:graphic>
                </wp:inline>
              </w:drawing>
            </w:r>
            <w:r w:rsidR="00243C4F" w:rsidRPr="000A035B">
              <w:rPr>
                <w:noProof/>
                <w:lang w:val="it-IT" w:eastAsia="it-IT"/>
              </w:rPr>
              <mc:AlternateContent>
                <mc:Choice Requires="wps">
                  <w:drawing>
                    <wp:anchor distT="45720" distB="45720" distL="114300" distR="114300" simplePos="0" relativeHeight="251661312" behindDoc="0" locked="0" layoutInCell="1" allowOverlap="1" wp14:anchorId="4621C926" wp14:editId="1000384A">
                      <wp:simplePos x="0" y="0"/>
                      <wp:positionH relativeFrom="column">
                        <wp:posOffset>319837</wp:posOffset>
                      </wp:positionH>
                      <wp:positionV relativeFrom="paragraph">
                        <wp:posOffset>151181</wp:posOffset>
                      </wp:positionV>
                      <wp:extent cx="241300" cy="1404620"/>
                      <wp:effectExtent l="0" t="0" r="6350" b="2540"/>
                      <wp:wrapNone/>
                      <wp:docPr id="9" name="Casella di tes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300" cy="1404620"/>
                              </a:xfrm>
                              <a:prstGeom prst="rect">
                                <a:avLst/>
                              </a:prstGeom>
                              <a:solidFill>
                                <a:srgbClr val="FFFFFF"/>
                              </a:solidFill>
                              <a:ln w="9525">
                                <a:noFill/>
                                <a:miter lim="800000"/>
                                <a:headEnd/>
                                <a:tailEnd/>
                              </a:ln>
                            </wps:spPr>
                            <wps:txbx>
                              <w:txbxContent>
                                <w:p w14:paraId="438E5649" w14:textId="6966A19E" w:rsidR="00CF2C7D" w:rsidRPr="00243C4F" w:rsidRDefault="00CF2C7D" w:rsidP="00243C4F">
                                  <w:pPr>
                                    <w:rPr>
                                      <w:lang w:val="it-IT"/>
                                    </w:rPr>
                                  </w:pPr>
                                  <w:r>
                                    <w:rPr>
                                      <w:lang w:val="it-IT"/>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621C926" id="_x0000_s1027" type="#_x0000_t202" style="position:absolute;left:0;text-align:left;margin-left:25.2pt;margin-top:11.9pt;width:19pt;height:110.6pt;z-index:25166131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" stroked="f">
                      <v:textbox style="mso-fit-shape-to-text:t">
                        <w:txbxContent>
                          <w:p w14:paraId="438E5649" w14:textId="6966A19E" w:rsidR="00CF2C7D" w:rsidRPr="00243C4F" w:rsidRDefault="00CF2C7D" w:rsidP="00243C4F">
                            <w:pPr>
                              <w:rPr>
                                <w:lang w:val="it-IT"/>
                              </w:rPr>
                            </w:pPr>
                            <w:r>
                              <w:rPr>
                                <w:lang w:val="it-IT"/>
                              </w:rPr>
                              <w:t>b</w:t>
                            </w:r>
                          </w:p>
                        </w:txbxContent>
                      </v:textbox>
                    </v:shape>
                  </w:pict>
                </mc:Fallback>
              </mc:AlternateContent>
            </w:r>
          </w:p>
        </w:tc>
      </w:tr>
    </w:tbl>
    <w:p w14:paraId="006116BA" w14:textId="71958D0B" w:rsidR="00243C4F" w:rsidRPr="007300FC" w:rsidRDefault="00243C4F" w:rsidP="008D1B3A">
      <w:pPr>
        <w:pStyle w:val="CETCaption"/>
        <w:spacing w:before="120" w:after="120"/>
        <w:rPr>
          <w:lang w:val="en-US"/>
        </w:rPr>
      </w:pPr>
      <w:r w:rsidRPr="007300FC">
        <w:rPr>
          <w:lang w:val="en-US"/>
        </w:rPr>
        <w:t xml:space="preserve">Figure 2: FT for the TE dust explosion with </w:t>
      </w:r>
      <w:r w:rsidR="00575911">
        <w:rPr>
          <w:lang w:val="en-US"/>
        </w:rPr>
        <w:t xml:space="preserve">both </w:t>
      </w:r>
      <w:r w:rsidRPr="007300FC">
        <w:rPr>
          <w:lang w:val="en-US"/>
        </w:rPr>
        <w:t>the regular process (a), and the modified process (b)</w:t>
      </w:r>
    </w:p>
    <w:p w14:paraId="3B5A6CE0" w14:textId="7421D4AE" w:rsidR="00CC557F" w:rsidRPr="00575911" w:rsidRDefault="000E694E" w:rsidP="008D1B3A">
      <w:pPr>
        <w:pStyle w:val="CETBodytext"/>
      </w:pPr>
      <w:r w:rsidRPr="000A035B">
        <w:t xml:space="preserve">Fault trees can be solved with dedicated software, such as </w:t>
      </w:r>
      <w:proofErr w:type="spellStart"/>
      <w:r w:rsidRPr="000A035B">
        <w:t>OpenFTA</w:t>
      </w:r>
      <w:proofErr w:type="spellEnd"/>
      <w:r w:rsidRPr="000A035B">
        <w:t xml:space="preserve"> or </w:t>
      </w:r>
      <w:proofErr w:type="spellStart"/>
      <w:r w:rsidRPr="000A035B">
        <w:t>FaultTree</w:t>
      </w:r>
      <w:proofErr w:type="spellEnd"/>
      <w:r w:rsidRPr="000A035B">
        <w:t xml:space="preserve">+ </w:t>
      </w:r>
      <w:r w:rsidRPr="000A035B">
        <w:fldChar w:fldCharType="begin"/>
      </w:r>
      <w:r w:rsidRPr="000A035B">
        <w:instrText xml:space="preserve"> ADDIN ZOTERO_ITEM CSL_CITATION {"citationID":"gMybylR4","properties":{"formattedCitation":"(Kritzinger, 2017)","plainCitation":"(Kritzinger, 2017)","noteIndex":0},"citationItems":[{"id":43,"uris":["http://zotero.org/users/local/srvgdN1j/items/HIJN7MXM"],"uri":["http://zotero.org/users/local/srvgdN1j/items/HIJN7MXM"],"itemData":{"id":43,"type":"chapter","abstract":"Any sufficiently complex system is subject to failure as a result of one or more subsystems failing. The aim of the Fault Tree Analysis (FTA) is to use deductive logic to understand all the underlying causes of a particular failure so that the likelihood of failure can be reduced through improved system design.","container-title":"Aircraft System Safety","ISBN":"978-0-08-100889-8","note":"DOI: 10.1016/B978-0-08-100889-8.00004-0","page":"59-99","publisher":"Woodhead Publishing","title":"4 - Fault tree analysis","URL":"http://www.sciencedirect.com/science/article/pii/B9780081008898000040","author":[{"family":"Kritzinger","given":"Duane"}],"editor":[{"family":"Kritzinger","given":"Duane"}],"issued":{"date-parts":[["2017",1,1]]}}}],"schema":"https://github.com/citation-style-language/schema/raw/master/csl-citation.json"} </w:instrText>
      </w:r>
      <w:r w:rsidRPr="000A035B">
        <w:fldChar w:fldCharType="separate"/>
      </w:r>
      <w:r w:rsidRPr="000A035B">
        <w:rPr>
          <w:rFonts w:cs="Arial"/>
        </w:rPr>
        <w:t>(</w:t>
      </w:r>
      <w:proofErr w:type="spellStart"/>
      <w:r w:rsidRPr="000A035B">
        <w:rPr>
          <w:rFonts w:cs="Arial"/>
        </w:rPr>
        <w:t>K</w:t>
      </w:r>
      <w:r w:rsidRPr="00575911">
        <w:rPr>
          <w:rFonts w:cs="Arial"/>
        </w:rPr>
        <w:t>ritzinger</w:t>
      </w:r>
      <w:proofErr w:type="spellEnd"/>
      <w:r w:rsidRPr="00575911">
        <w:rPr>
          <w:rFonts w:cs="Arial"/>
        </w:rPr>
        <w:t>, 2017)</w:t>
      </w:r>
      <w:r w:rsidRPr="000A035B">
        <w:fldChar w:fldCharType="end"/>
      </w:r>
      <w:r w:rsidRPr="000A035B">
        <w:t xml:space="preserve">. In this case, </w:t>
      </w:r>
      <w:proofErr w:type="spellStart"/>
      <w:r w:rsidRPr="000A035B">
        <w:t>OpenFTA</w:t>
      </w:r>
      <w:proofErr w:type="spellEnd"/>
      <w:r w:rsidRPr="000A035B">
        <w:t xml:space="preserve"> 1.0 was used. In order to be properly solved, failure rates/human errors are required. Table </w:t>
      </w:r>
      <w:r w:rsidR="00276C22" w:rsidRPr="00575911">
        <w:t xml:space="preserve">6 </w:t>
      </w:r>
      <w:r w:rsidRPr="00575911">
        <w:t>shows the values used, recovered from literature database</w:t>
      </w:r>
      <w:r w:rsidR="00575911">
        <w:t>s</w:t>
      </w:r>
      <w:r w:rsidRPr="00575911">
        <w:t>.</w:t>
      </w:r>
      <w:r w:rsidR="00276C22" w:rsidRPr="00575911">
        <w:t xml:space="preserve"> Some data required some speculation in order to be defined.</w:t>
      </w:r>
      <w:r w:rsidR="005F3C40" w:rsidRPr="00C0653C">
        <w:t xml:space="preserve"> </w:t>
      </w:r>
      <w:r w:rsidR="0000633E" w:rsidRPr="00C0653C">
        <w:t>A</w:t>
      </w:r>
      <w:r w:rsidR="005F3C40" w:rsidRPr="00C0653C">
        <w:t>ccording to process information, each day a dust venting line would work for 12h, with a flowrate of 22300 m³/h and an average concentration of dust equal to 0.1 g/m³</w:t>
      </w:r>
      <w:r w:rsidR="0000633E" w:rsidRPr="00C0653C">
        <w:t xml:space="preserve"> </w:t>
      </w:r>
      <w:r w:rsidR="0000633E" w:rsidRPr="000A035B">
        <w:fldChar w:fldCharType="begin"/>
      </w:r>
      <w:r w:rsidR="0000633E" w:rsidRPr="000A035B">
        <w:instrText xml:space="preserve"> ADDIN ZOTERO_ITEM CSL_CITATION {"citationID":"VOjs52DP","properties":{"formattedCitation":"(Li et al., 2016)","plainCitation":"(Li et al., 2016)","noteIndex":0},"citationItems":[{"id":34,"uris":["http://zotero.org/users/local/srvgdN1j/items/LUR7F5KX"],"uri":["http://zotero.org/users/local/srvgdN1j/items/LUR7F5KX"],"itemData":{"id":34,"type":"article-journal","abstract":"On August 2, 2014 a catastrophic dust explosion occurred in a large industrial plant for polishing various aluminium-alloy parts in Kunshan, China. The explosion occurred during manual polishing of the surfaces of aluminium-alloy wheel hubs for the car industry. 75 people lost their lives immediately and another 185 were injured. Subsequently, 71 of the seriously injured also died, which increased the total loss of lives to 146. The direct economic loss of was 351 million yuan. This is probably one of the most serious dust explosion catastrophes known apart from some very major coal dust explosion disasters in coal mines. Based on measurements of explosion parameters of dust samples collected on the explosion site and on-site investigations and interviews, it was concluded that a series of consecutive explosions was initiated in one of the external dust filters. Then it propagated into the main building via the dust extraction ducting and further onto the second floor. At the same time the propagating in-house dust flame was sucked into the ducts leading to seven other external dust filters, which also exploded. On the basis of investigations on site after the explosion and subsequent laboratory experiments and data analyses it was concluded that the explosion was most probably initiated by self-ignition of contaminated aluminium-alloy dust in the dust collecting barrel below the external bag filter unit in which the initial primary explosion took place. General ignorance of the potential risk of dust explosions in industries producing fine metal dusts as a low-mass waste by-product is the most probable basic root cause of this catastrophic accident. Therefore, avoiding accumulation of deposits of such dusts indoors by good regular housekeeping and other means is regarded the most effective and practical way of loss prevention due to metal dust explosions in such plants. In addition, explosion isolation between dust collecting systems and workshops appears to be another important measure towards minimizing the consequences of such explosions.","container-title":"Journal of Loss Prevention in the Process Industries","DOI":"10.1016/j.jlp.2015.11.013","ISSN":"0950-4230","journalAbbreviation":"Journal of Loss Prevention in the Process Industries","page":"121-130","title":"A catastrophic aluminium-alloy dust explosion in China","volume":"39","author":[{"family":"Li","given":"G."},{"family":"Yang","given":"H.-X."},{"family":"Yuan","given":"C.-M."},{"family":"Eckhoff","given":"R.K."}],"issued":{"date-parts":[["2016",1,1]]}}}],"schema":"https://github.com/citation-style-language/schema/raw/master/csl-citation.json"} </w:instrText>
      </w:r>
      <w:r w:rsidR="0000633E" w:rsidRPr="000A035B">
        <w:fldChar w:fldCharType="separate"/>
      </w:r>
      <w:r w:rsidR="0000633E" w:rsidRPr="000A035B">
        <w:rPr>
          <w:rFonts w:cs="Arial"/>
        </w:rPr>
        <w:t>(Li et al., 2016)</w:t>
      </w:r>
      <w:r w:rsidR="0000633E" w:rsidRPr="000A035B">
        <w:fldChar w:fldCharType="end"/>
      </w:r>
      <w:r w:rsidR="005F3C40" w:rsidRPr="000A035B">
        <w:t>. This results in almost 27 kg of dust deposit in the barrels. It also appears that the barrels would be eventually emptied twice a week. This means that potentially, on 4 d</w:t>
      </w:r>
      <w:bookmarkStart w:id="1" w:name="_GoBack"/>
      <w:bookmarkEnd w:id="1"/>
      <w:r w:rsidR="005F3C40" w:rsidRPr="000A035B">
        <w:t>ays over 7 of a regular working w</w:t>
      </w:r>
      <w:r w:rsidR="005F3C40" w:rsidRPr="00575911">
        <w:t xml:space="preserve">eek, the dust in the barrel is present and </w:t>
      </w:r>
      <w:r w:rsidR="00575911">
        <w:t xml:space="preserve">it is </w:t>
      </w:r>
      <w:r w:rsidR="005F3C40" w:rsidRPr="00575911">
        <w:t xml:space="preserve">sufficient to trigger a consistent fire. </w:t>
      </w:r>
      <w:r w:rsidR="0000633E" w:rsidRPr="00FB53E8">
        <w:t>In order to define the frequency of the cleaning operation</w:t>
      </w:r>
      <w:r w:rsidR="005F3C40" w:rsidRPr="00FB53E8">
        <w:t xml:space="preserve">, it </w:t>
      </w:r>
      <w:r w:rsidR="00FB53E8">
        <w:t>was</w:t>
      </w:r>
      <w:r w:rsidR="00FB53E8" w:rsidRPr="00FB53E8">
        <w:t xml:space="preserve"> </w:t>
      </w:r>
      <w:r w:rsidR="005F3C40" w:rsidRPr="00FB53E8">
        <w:t>postulated a cleaning cycle per hour, lasting for 30 seconds</w:t>
      </w:r>
      <w:r w:rsidR="0000633E" w:rsidRPr="00FB53E8">
        <w:t xml:space="preserve">, a reasonable value for a bag filter </w:t>
      </w:r>
      <w:r w:rsidR="0000633E" w:rsidRPr="000A035B">
        <w:fldChar w:fldCharType="begin"/>
      </w:r>
      <w:r w:rsidR="0000633E" w:rsidRPr="000A035B">
        <w:instrText xml:space="preserve"> ADDIN ZOTERO_ITEM CSL_CITATION {"citationID":"cpCkOOt6","properties":{"formattedCitation":"(Green and Perry, 2007)","plainCitation":"(Green and Perry, 2007)","noteIndex":0},"citationItems":[{"id":115,"uris":["http://zotero.org/users/local/srvgdN1j/items/FKCP3VCA"],"uri":["http://zotero.org/users/local/srvgdN1j/items/FKCP3VCA"],"itemData":{"id":115,"type":"book","abstract":"Get Cutting-Edge Coverage of All Chemical Engineering Topics―from Fundamentals to the Latest Computer Applications. First published in 1934, Perry's Chemical Engineers' Handbook has equipped generations of engineers and chemists with an expert source of chemical engineering information and data. Now updated to reflect the latest technology and processes of the new millennium, the Eighth Edition of this classic guide provides unsurpassed coverage of every aspect of chemical engineering-from fundamental principles to chemical processes and equipment to new computer applications.Filled with over 700 detailed illustrations, the Eighth Edition of Perry's Chemcial Engineering Handbook features:Comprehensive tables and charts for unit conversionA greatly expanded section on physical and chemical dataNew to this edition: the latest advances in distillation, liquid-liquid extraction, reactor modeling, biological processes, biochemical and membrane separation processes, and chemical plant safety practices with accident case histories Inside This Updated Chemical Engineering GuideConversion Factors and Mathematical Symbols • Physical and Chemical Data • Mathematics • Thermodynamics • Heat and Mass Transfer • Fluid and Particle Dynamics Reaction Kinetics • Process Control • Process Economics • Transport and Storage of Fluids • Heat Transfer Equipment • Psychrometry, Evaporative Cooling, and Solids Drying • Distillation • Gas Absorption and Gas-Liquid System Design • Liquid-Liquid Extraction Operations and Equipment • Adsorption and Ion Exchange • Gas-Solid Operations and Equipment • Liquid-Solid Operations and Equipment • Solid-Solid Operations and Equipment • Size Reduction and Size Enlargement • Handling of Bulk Solids and Packaging of Solids and Liquids • Alternative Separation Processes • And Many Other Topics!","edition":"8 edizione","event-place":"New York","ISBN":"978-0-07-142294-9","language":"Inglese","number-of-pages":"2400","publisher":"McGraw-Hill Education","publisher-place":"New York","source":"Amazon","title":"Perry's Chemical Engineers' Handbook, Eighth Edition","author":[{"family":"Green","given":"Don"},{"family":"Perry","given":"Robert"}],"issued":{"date-parts":[["2007",12,1]]}}}],"schema":"https://github.com/citation-style-language/schema/raw/master/csl-citation.json"} </w:instrText>
      </w:r>
      <w:r w:rsidR="0000633E" w:rsidRPr="000A035B">
        <w:fldChar w:fldCharType="separate"/>
      </w:r>
      <w:r w:rsidR="0000633E" w:rsidRPr="000A035B">
        <w:rPr>
          <w:rFonts w:cs="Arial"/>
        </w:rPr>
        <w:t>(Green and Perry, 2007)</w:t>
      </w:r>
      <w:r w:rsidR="0000633E" w:rsidRPr="000A035B">
        <w:fldChar w:fldCharType="end"/>
      </w:r>
      <w:r w:rsidR="005F3C40" w:rsidRPr="000A035B">
        <w:t>. This gives about 2.3</w:t>
      </w:r>
      <w:r w:rsidR="00FB53E8">
        <w:t xml:space="preserve"> </w:t>
      </w:r>
      <w:r w:rsidR="005F3C40" w:rsidRPr="000A035B">
        <w:t>kg of accumulated dust before the mechanical shaking</w:t>
      </w:r>
      <w:r w:rsidR="0000633E" w:rsidRPr="00575911">
        <w:t xml:space="preserve">. For raining, the number of rainy days in the Kunshan region for 2014 was used </w:t>
      </w:r>
      <w:r w:rsidR="0000633E" w:rsidRPr="000A035B">
        <w:fldChar w:fldCharType="begin"/>
      </w:r>
      <w:r w:rsidR="0000633E" w:rsidRPr="000A035B">
        <w:instrText xml:space="preserve"> ADDIN ZOTERO_ITEM CSL_CITATION {"citationID":"eoOhK8dS","properties":{"formattedCitation":"(\\uc0\\u8220{}World Weather Online | World Weather | Weather Forecast,\\uc0\\u8221{} n.d.)","plainCitation":"(“World Weather Online | World Weather | Weather Forecast,” n.d.)","noteIndex":0},"citationItems":[{"id":35,"uris":["http://zotero.org/users/local/srvgdN1j/items/LQ27P4CA"],"uri":["http://zotero.org/users/local/srvgdN1j/items/LQ27P4CA"],"itemData":{"id":35,"type":"webpage","title":"World Weather Online | World Weather | Weather Forecast","URL":"https://www.worldweatheronline.com/","accessed":{"date-parts":[["2019",11,12]]}}}],"schema":"https://github.com/citation-style-language/schema/raw/master/csl-citation.json"} </w:instrText>
      </w:r>
      <w:r w:rsidR="0000633E" w:rsidRPr="000A035B">
        <w:fldChar w:fldCharType="separate"/>
      </w:r>
      <w:r w:rsidR="0000633E" w:rsidRPr="000A035B">
        <w:rPr>
          <w:rFonts w:cs="Arial"/>
          <w:szCs w:val="24"/>
        </w:rPr>
        <w:t>(“World Weather Online | World Weather | Weather Forecast,” n.d.)</w:t>
      </w:r>
      <w:r w:rsidR="0000633E" w:rsidRPr="000A035B">
        <w:fldChar w:fldCharType="end"/>
      </w:r>
      <w:r w:rsidR="0000633E" w:rsidRPr="000A035B">
        <w:t xml:space="preserve">. The possibility of having a friction spark during the manual cleaning was represented as an error during manual operation </w:t>
      </w:r>
      <w:r w:rsidR="0000633E" w:rsidRPr="000A035B">
        <w:fldChar w:fldCharType="begin"/>
      </w:r>
      <w:r w:rsidR="0000633E" w:rsidRPr="000A035B">
        <w:instrText xml:space="preserve"> ADDIN ZOTERO_ITEM CSL_CITATION {"citationID":"Jlxo4uV9","properties":{"formattedCitation":"(Bello and Colombari, 1980)","plainCitation":"(Bello and Colombari, 1980)","noteIndex":0},"citationItems":[{"id":73,"uris":["http://zotero.org/users/local/srvgdN1j/items/2BE2BJI2"],"uri":["http://zotero.org/users/local/srvgdN1j/items/2BE2BJI2"],"itemData":{"id":73,"type":"article-journal","abstract":"The ability to make mistakes is an innate human trait; however, until recently, the ability to spread death and destruction through one's own mistakes has been mainly limited to political men and Generals. Nowadays, there are other individuals capable, when carrying out their work, of making mistakes with exceptionally grave consequences. This is caused by the construction of increasingly larger plant (with consequently higher destructive potentials), to the centralization of controls in one single, or a few, control rooms, and to the fact that many important decisions are concentrated on a few operators. Recent surveys seem to reveal that at least 40% of the total of disastrous events in industrial activities derive from human error. It therefore appears evident that each risk analysis made on systems in which man plays a part, must take possible human error into consideration. This report is an attempt to suggest data, methodologies and programs for an analysis of human factors in process industries.","container-title":"Reliability Engineering","DOI":"10.1016/0143-8174(80)90010-4","ISSN":"0143-8174","issue":"1","journalAbbreviation":"Reliability Engineering","page":"3-14","title":"The human factors in risk analyses of process plants: The control room operator model ‘TESEO’","volume":"1","author":[{"family":"Bello","given":"G.C."},{"family":"Colombari","given":"V."}],"issued":{"date-parts":[["1980",7,1]]}}}],"schema":"https://github.com/citation-style-language/schema/raw/master/csl-citation.json"} </w:instrText>
      </w:r>
      <w:r w:rsidR="0000633E" w:rsidRPr="000A035B">
        <w:fldChar w:fldCharType="separate"/>
      </w:r>
      <w:r w:rsidR="0000633E" w:rsidRPr="000A035B">
        <w:rPr>
          <w:rFonts w:cs="Arial"/>
        </w:rPr>
        <w:t>(Bello and Colombari, 1980)</w:t>
      </w:r>
      <w:r w:rsidR="0000633E" w:rsidRPr="000A035B">
        <w:fldChar w:fldCharType="end"/>
      </w:r>
      <w:r w:rsidR="0000633E" w:rsidRPr="000A035B">
        <w:t>.</w:t>
      </w:r>
      <w:r w:rsidR="0047088F" w:rsidRPr="000A035B">
        <w:t xml:space="preserve"> For the computation</w:t>
      </w:r>
      <w:r w:rsidR="00FB53E8">
        <w:t xml:space="preserve"> of </w:t>
      </w:r>
      <w:r w:rsidR="00FB53E8" w:rsidRPr="000A035B">
        <w:t>probabilities</w:t>
      </w:r>
      <w:r w:rsidR="00FB53E8">
        <w:t xml:space="preserve"> of occurrence</w:t>
      </w:r>
      <w:r w:rsidR="0047088F" w:rsidRPr="000A035B">
        <w:t>, a Poisson distribution f</w:t>
      </w:r>
      <w:r w:rsidR="0047088F" w:rsidRPr="00575911">
        <w:t>or a mission time of one year was assumed.</w:t>
      </w:r>
      <w:r w:rsidR="000E7F49">
        <w:t xml:space="preserve"> </w:t>
      </w:r>
      <w:r w:rsidR="000E7F49" w:rsidRPr="007300FC">
        <w:t>Now it is possible to numerically solve the FTs, for a mission time of one year.</w:t>
      </w:r>
      <w:r w:rsidR="00CC557F" w:rsidRPr="00CC557F">
        <w:t xml:space="preserve"> </w:t>
      </w:r>
      <w:r w:rsidR="00CC557F" w:rsidRPr="007300FC">
        <w:t>Table 7 collects the main results obtained for the Top Event representing a dust explosion.</w:t>
      </w:r>
    </w:p>
    <w:p w14:paraId="279D30DE" w14:textId="7061FEEF" w:rsidR="00912E38" w:rsidRPr="000A035B" w:rsidRDefault="00912E38" w:rsidP="008D1B3A">
      <w:pPr>
        <w:pStyle w:val="CETTabletitle"/>
        <w:spacing w:line="264" w:lineRule="auto"/>
      </w:pPr>
      <w:r w:rsidRPr="007300FC">
        <w:rPr>
          <w:lang w:val="en-US"/>
        </w:rPr>
        <w:t>Table 6: Failure rates and probabilities of the basic events involved</w:t>
      </w:r>
      <w:r w:rsidR="0000633E" w:rsidRPr="007300FC">
        <w:rPr>
          <w:lang w:val="en-US"/>
        </w:rPr>
        <w:t xml:space="preserve"> (</w:t>
      </w:r>
      <w:r w:rsidR="00C77354" w:rsidRPr="007300FC">
        <w:rPr>
          <w:vertAlign w:val="superscript"/>
          <w:lang w:val="en-US"/>
        </w:rPr>
        <w:t>a</w:t>
      </w:r>
      <w:r w:rsidR="0000633E" w:rsidRPr="007300FC">
        <w:rPr>
          <w:lang w:val="en-US"/>
        </w:rPr>
        <w:fldChar w:fldCharType="begin"/>
      </w:r>
      <w:r w:rsidR="00C77354" w:rsidRPr="007300FC">
        <w:rPr>
          <w:lang w:val="en-US"/>
        </w:rPr>
        <w:instrText xml:space="preserve"> ADDIN ZOTERO_ITEM CSL_CITATION {"citationID":"vQkPkgCA","properties":{"formattedCitation":"(Lees, 2005)","plainCitation":"(Lees, 2005)","noteIndex":0},"citationItems":[{"id":38,"uris":["http://zotero.org/users/local/srvgdN1j/items/U6EHS3WC"],"uri":["http://zotero.org/users/local/srvgdN1j/items/U6EHS3WC"],"itemData":{"id":38,"type":"book","abstract":"Over the last three decades the process industries have grown very rapidly, with corresponding increases in the quantities of hazardous materials in process, storage or transport. Plants have become larger and are often situated in or close to densely populated areas. Increased hazard of loss of life or property is continually highlighted with incidents such as Flixborough, Bhopal, Chernobyl, Three Mile Island, the Phillips 66 incident, and Piper Alpha to name but a few. The field of Loss Prevention is, and continues to, be of supreme importance to countless companies, municipalities and governments around the world, because of the trend for processing plants to become larger and often be situated in or close to densely populated areas, thus increasing the hazard of loss of life or property. This book is a detailed guidebook to defending against these, and many other, hazards. It could without exaggeration be referred to as the \"bible\" for the process industries. This is THE standard reference work for chemical and process engineering safety professionals. For years, it has been the most complete collection of information on the theory, practice, design elements, equipment, regulations and laws covering the field of process safety. An entire library of alternative books (and cross-referencing systems) would be needed to replace or improve upon it, but everything of importance to safety professionals, engineers and managers can be found in this all-encompassing reference instead. Frank Lees' world renowned work has been fully revised and expanded by a team of leading chemical and process engineers working under the guidance of one of the world’s chief experts in this field. Sam Mannan is professor of chemical engineering at Texas A&amp;M University, and heads the Mary Kay O’Connor Process Safety Center at Texas A&amp;M. He received his MS and Ph.D. in chemical engineering from the University of Oklahoma, and joined the chemical engineering department at Texas A&amp;M University as a professor in 1997. He has over 20 years of experience as an engineer, working both in industry and academia. New detail is added to chapters on fire safety, engineering, explosion hazards, analysis and suppression, and new appendices feature more recent disasters. The many thousands of references have been updated along with standards and codes of practice issued by authorities in the US, UK/Europe and internationally. In addition to all this, more regulatory relevance and case studies have been included in this edition. Written in a clear and concise style, Loss Prevention in the Process Industries covers traditional areas of personal safety as well as the more technological aspects and thus provides balanced and in-depth coverage of the whole field of safety and loss prevention.* A must-have standard reference for chemical and process engineering safety professionals* The most complete collection of information on the theory, practice, design elements, equipment and laws that pertain to process safety* Only single work to provide everything; principles, practice, codes, standards, data and references needed by those practicing in the field","ISBN":"978-0-08-048933-9","language":"en","note":"Google-Books-ID: hUJl_m7lGRQC","number-of-pages":"3708","publisher":"Elsevier","source":"Google Books","title":"Lees' Loss Prevention in the Process Industries: Hazard Identification, Assessment and Control","title-short":"Lees' Loss Prevention in the Process Industries","author":[{"family":"Lees","given":"Frank"}],"issued":{"date-parts":[["2005",1,25]]}}}],"schema":"https://github.com/citation-style-language/schema/raw/master/csl-citation.json"} </w:instrText>
      </w:r>
      <w:r w:rsidR="0000633E" w:rsidRPr="007300FC">
        <w:rPr>
          <w:lang w:val="en-US"/>
        </w:rPr>
        <w:fldChar w:fldCharType="separate"/>
      </w:r>
      <w:r w:rsidR="00C77354" w:rsidRPr="007300FC">
        <w:rPr>
          <w:rFonts w:cs="Arial"/>
          <w:lang w:val="en-US"/>
        </w:rPr>
        <w:t>(Lees, 2005)</w:t>
      </w:r>
      <w:r w:rsidR="0000633E" w:rsidRPr="007300FC">
        <w:rPr>
          <w:lang w:val="en-US"/>
        </w:rPr>
        <w:fldChar w:fldCharType="end"/>
      </w:r>
      <w:r w:rsidR="0000633E" w:rsidRPr="007300FC">
        <w:rPr>
          <w:lang w:val="en-US"/>
        </w:rPr>
        <w:t>,</w:t>
      </w:r>
      <w:r w:rsidR="0000633E" w:rsidRPr="007300FC">
        <w:rPr>
          <w:vertAlign w:val="superscript"/>
          <w:lang w:val="en-US"/>
        </w:rPr>
        <w:t>b</w:t>
      </w:r>
      <w:r w:rsidR="0000633E" w:rsidRPr="007300FC">
        <w:rPr>
          <w:lang w:val="en-US"/>
        </w:rPr>
        <w:fldChar w:fldCharType="begin"/>
      </w:r>
      <w:r w:rsidR="0000633E" w:rsidRPr="007300FC">
        <w:rPr>
          <w:lang w:val="en-US"/>
        </w:rPr>
        <w:instrText xml:space="preserve"> ADDIN ZOTERO_ITEM CSL_CITATION {"citationID":"MkWocElW","properties":{"formattedCitation":"(Bello and Colombari, 1980)","plainCitation":"(Bello and Colombari, 1980)","noteIndex":0},"citationItems":[{"id":73,"uris":["http://zotero.org/users/local/srvgdN1j/items/2BE2BJI2"],"uri":["http://zotero.org/users/local/srvgdN1j/items/2BE2BJI2"],"itemData":{"id":73,"type":"article-journal","abstract":"The ability to make mistakes is an innate human trait; however, until recently, the ability to spread death and destruction through one's own mistakes has been mainly limited to political men and Generals. Nowadays, there are other individuals capable, when carrying out their work, of making mistakes with exceptionally grave consequences. This is caused by the construction of increasingly larger plant (with consequently higher destructive potentials), to the centralization of controls in one single, or a few, control rooms, and to the fact that many important decisions are concentrated on a few operators. Recent surveys seem to reveal that at least 40% of the total of disastrous events in industrial activities derive from human error. It therefore appears evident that each risk analysis made on systems in which man plays a part, must take possible human error into consideration. This report is an attempt to suggest data, methodologies and programs for an analysis of human factors in process industries.","container-title":"Reliability Engineering","DOI":"10.1016/0143-8174(80)90010-4","ISSN":"0143-8174","issue":"1","journalAbbreviation":"Reliability Engineering","page":"3-14","title":"The human factors in risk analyses of process plants: The control room operator model ‘TESEO’","volume":"1","author":[{"family":"Bello","given":"G.C."},{"family":"Colombari","given":"V."}],"issued":{"date-parts":[["1980",7,1]]}}}],"schema":"https://github.com/citation-style-language/schema/raw/master/csl-citation.json"} </w:instrText>
      </w:r>
      <w:r w:rsidR="0000633E" w:rsidRPr="007300FC">
        <w:rPr>
          <w:lang w:val="en-US"/>
        </w:rPr>
        <w:fldChar w:fldCharType="separate"/>
      </w:r>
      <w:r w:rsidR="0000633E" w:rsidRPr="007300FC">
        <w:rPr>
          <w:rFonts w:cs="Arial"/>
          <w:lang w:val="en-US"/>
        </w:rPr>
        <w:t>(Bello and Colombari, 1980)</w:t>
      </w:r>
      <w:r w:rsidR="0000633E" w:rsidRPr="007300FC">
        <w:rPr>
          <w:lang w:val="en-US"/>
        </w:rPr>
        <w:fldChar w:fldCharType="end"/>
      </w:r>
      <w:r w:rsidR="0000633E" w:rsidRPr="007300FC">
        <w:rPr>
          <w:lang w:val="en-US"/>
        </w:rPr>
        <w:t>)</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2036"/>
        <w:gridCol w:w="2659"/>
        <w:gridCol w:w="1326"/>
        <w:gridCol w:w="747"/>
      </w:tblGrid>
      <w:tr w:rsidR="006C444F" w:rsidRPr="00C0653C" w14:paraId="48176BA0" w14:textId="77777777" w:rsidTr="005C5B7B">
        <w:tc>
          <w:tcPr>
            <w:tcW w:w="0" w:type="auto"/>
            <w:tcBorders>
              <w:top w:val="single" w:sz="12" w:space="0" w:color="008000"/>
              <w:bottom w:val="single" w:sz="6" w:space="0" w:color="008000"/>
            </w:tcBorders>
            <w:shd w:val="clear" w:color="auto" w:fill="FFFFFF"/>
          </w:tcPr>
          <w:p w14:paraId="62FDF5AF" w14:textId="77777777" w:rsidR="006C444F" w:rsidRPr="007300FC" w:rsidRDefault="006C444F" w:rsidP="008D1B3A">
            <w:pPr>
              <w:pStyle w:val="CETBodytext"/>
              <w:jc w:val="center"/>
              <w:rPr>
                <w:sz w:val="16"/>
                <w:szCs w:val="16"/>
                <w:highlight w:val="yellow"/>
              </w:rPr>
            </w:pPr>
            <w:r w:rsidRPr="007300FC">
              <w:rPr>
                <w:sz w:val="16"/>
                <w:szCs w:val="16"/>
              </w:rPr>
              <w:t>Basic event</w:t>
            </w:r>
          </w:p>
        </w:tc>
        <w:tc>
          <w:tcPr>
            <w:tcW w:w="0" w:type="auto"/>
            <w:tcBorders>
              <w:top w:val="single" w:sz="12" w:space="0" w:color="008000"/>
              <w:bottom w:val="single" w:sz="6" w:space="0" w:color="008000"/>
            </w:tcBorders>
            <w:shd w:val="clear" w:color="auto" w:fill="FFFFFF"/>
          </w:tcPr>
          <w:p w14:paraId="43C72BA4" w14:textId="40E3B57A" w:rsidR="006C444F" w:rsidRPr="007300FC" w:rsidRDefault="006C444F" w:rsidP="008D1B3A">
            <w:pPr>
              <w:pStyle w:val="CETBodytext"/>
              <w:jc w:val="center"/>
              <w:rPr>
                <w:sz w:val="16"/>
                <w:szCs w:val="16"/>
                <w:highlight w:val="yellow"/>
              </w:rPr>
            </w:pPr>
            <w:r w:rsidRPr="007300FC">
              <w:rPr>
                <w:sz w:val="16"/>
                <w:szCs w:val="16"/>
              </w:rPr>
              <w:t>Type of failure/event</w:t>
            </w:r>
          </w:p>
        </w:tc>
        <w:tc>
          <w:tcPr>
            <w:tcW w:w="0" w:type="auto"/>
            <w:tcBorders>
              <w:top w:val="single" w:sz="12" w:space="0" w:color="008000"/>
              <w:bottom w:val="single" w:sz="6" w:space="0" w:color="008000"/>
            </w:tcBorders>
            <w:shd w:val="clear" w:color="auto" w:fill="FFFFFF"/>
          </w:tcPr>
          <w:p w14:paraId="4AE21017" w14:textId="7329C60F" w:rsidR="006C444F" w:rsidRPr="007300FC" w:rsidRDefault="006C444F" w:rsidP="008D1B3A">
            <w:pPr>
              <w:pStyle w:val="CETBodytext"/>
              <w:jc w:val="center"/>
              <w:rPr>
                <w:sz w:val="16"/>
                <w:szCs w:val="16"/>
                <w:highlight w:val="yellow"/>
              </w:rPr>
            </w:pPr>
            <w:r w:rsidRPr="007300FC">
              <w:rPr>
                <w:sz w:val="16"/>
                <w:szCs w:val="16"/>
              </w:rPr>
              <w:t>Failure/Event Rate</w:t>
            </w:r>
          </w:p>
        </w:tc>
        <w:tc>
          <w:tcPr>
            <w:tcW w:w="0" w:type="auto"/>
            <w:tcBorders>
              <w:top w:val="single" w:sz="12" w:space="0" w:color="008000"/>
              <w:bottom w:val="single" w:sz="6" w:space="0" w:color="008000"/>
            </w:tcBorders>
            <w:shd w:val="clear" w:color="auto" w:fill="FFFFFF"/>
          </w:tcPr>
          <w:p w14:paraId="5D901034" w14:textId="010CD012" w:rsidR="006C444F" w:rsidRPr="007300FC" w:rsidRDefault="006C444F" w:rsidP="008D1B3A">
            <w:pPr>
              <w:pStyle w:val="CETBodytext"/>
              <w:ind w:right="-1"/>
              <w:jc w:val="center"/>
              <w:rPr>
                <w:rFonts w:cs="Arial"/>
                <w:sz w:val="16"/>
                <w:szCs w:val="16"/>
                <w:highlight w:val="yellow"/>
              </w:rPr>
            </w:pPr>
            <w:r w:rsidRPr="007300FC">
              <w:rPr>
                <w:sz w:val="16"/>
                <w:szCs w:val="16"/>
              </w:rPr>
              <w:t>Probability</w:t>
            </w:r>
          </w:p>
        </w:tc>
      </w:tr>
      <w:tr w:rsidR="006C444F" w:rsidRPr="00C0653C" w14:paraId="472F5333" w14:textId="77777777" w:rsidTr="005C5B7B">
        <w:tc>
          <w:tcPr>
            <w:tcW w:w="0" w:type="auto"/>
            <w:shd w:val="clear" w:color="auto" w:fill="FFFFFF"/>
          </w:tcPr>
          <w:p w14:paraId="4588B836" w14:textId="559D741A" w:rsidR="006C444F" w:rsidRPr="007300FC" w:rsidRDefault="006C444F" w:rsidP="008D1B3A">
            <w:pPr>
              <w:pStyle w:val="CETBodytext"/>
              <w:jc w:val="center"/>
              <w:rPr>
                <w:sz w:val="16"/>
                <w:szCs w:val="16"/>
              </w:rPr>
            </w:pPr>
            <w:r w:rsidRPr="007300FC">
              <w:rPr>
                <w:sz w:val="16"/>
                <w:szCs w:val="16"/>
              </w:rPr>
              <w:t>Cleaning operation</w:t>
            </w:r>
          </w:p>
        </w:tc>
        <w:tc>
          <w:tcPr>
            <w:tcW w:w="0" w:type="auto"/>
            <w:shd w:val="clear" w:color="auto" w:fill="FFFFFF"/>
          </w:tcPr>
          <w:p w14:paraId="290FB65A" w14:textId="5AA83195" w:rsidR="006C444F" w:rsidRPr="007300FC" w:rsidRDefault="005C5B7B" w:rsidP="008D1B3A">
            <w:pPr>
              <w:pStyle w:val="CETBodytext"/>
              <w:jc w:val="center"/>
              <w:rPr>
                <w:sz w:val="16"/>
                <w:szCs w:val="16"/>
              </w:rPr>
            </w:pPr>
            <w:r w:rsidRPr="007300FC">
              <w:rPr>
                <w:sz w:val="16"/>
                <w:szCs w:val="16"/>
              </w:rPr>
              <w:t>Vibrating motor activation</w:t>
            </w:r>
          </w:p>
        </w:tc>
        <w:tc>
          <w:tcPr>
            <w:tcW w:w="0" w:type="auto"/>
            <w:shd w:val="clear" w:color="auto" w:fill="FFFFFF"/>
          </w:tcPr>
          <w:p w14:paraId="5AD36027" w14:textId="43D38019" w:rsidR="006C444F" w:rsidRPr="007300FC" w:rsidRDefault="006C444F" w:rsidP="008D1B3A">
            <w:pPr>
              <w:pStyle w:val="CETBodytext"/>
              <w:jc w:val="center"/>
              <w:rPr>
                <w:sz w:val="16"/>
                <w:szCs w:val="16"/>
              </w:rPr>
            </w:pPr>
            <w:r w:rsidRPr="007300FC">
              <w:rPr>
                <w:sz w:val="16"/>
                <w:szCs w:val="16"/>
              </w:rPr>
              <w:t>4.0E-03 [1/d]</w:t>
            </w:r>
          </w:p>
        </w:tc>
        <w:tc>
          <w:tcPr>
            <w:tcW w:w="0" w:type="auto"/>
            <w:shd w:val="clear" w:color="auto" w:fill="FFFFFF"/>
          </w:tcPr>
          <w:p w14:paraId="7A1CA09D" w14:textId="37F67333" w:rsidR="006C444F" w:rsidRPr="007300FC" w:rsidRDefault="005C5B7B" w:rsidP="008D1B3A">
            <w:pPr>
              <w:pStyle w:val="CETBodytext"/>
              <w:ind w:right="-1"/>
              <w:jc w:val="center"/>
              <w:rPr>
                <w:rFonts w:cs="Arial"/>
                <w:sz w:val="16"/>
                <w:szCs w:val="16"/>
              </w:rPr>
            </w:pPr>
            <w:r w:rsidRPr="007300FC">
              <w:rPr>
                <w:rFonts w:cs="Arial"/>
                <w:sz w:val="16"/>
                <w:szCs w:val="16"/>
              </w:rPr>
              <w:t>1.0E01</w:t>
            </w:r>
          </w:p>
        </w:tc>
      </w:tr>
      <w:tr w:rsidR="006C444F" w:rsidRPr="00C0653C" w14:paraId="630A629D" w14:textId="77777777" w:rsidTr="005C5B7B">
        <w:tc>
          <w:tcPr>
            <w:tcW w:w="0" w:type="auto"/>
            <w:shd w:val="clear" w:color="auto" w:fill="FFFFFF"/>
          </w:tcPr>
          <w:p w14:paraId="7D979D0C" w14:textId="6396F8B6" w:rsidR="006C444F" w:rsidRPr="007300FC" w:rsidRDefault="006C444F" w:rsidP="008D1B3A">
            <w:pPr>
              <w:pStyle w:val="CETBodytext"/>
              <w:ind w:right="-1"/>
              <w:jc w:val="center"/>
              <w:rPr>
                <w:rFonts w:cs="Arial"/>
                <w:sz w:val="16"/>
                <w:szCs w:val="16"/>
              </w:rPr>
            </w:pPr>
            <w:r w:rsidRPr="007300FC">
              <w:rPr>
                <w:sz w:val="16"/>
                <w:szCs w:val="16"/>
              </w:rPr>
              <w:t>Manual cleaning</w:t>
            </w:r>
          </w:p>
        </w:tc>
        <w:tc>
          <w:tcPr>
            <w:tcW w:w="0" w:type="auto"/>
            <w:shd w:val="clear" w:color="auto" w:fill="FFFFFF"/>
          </w:tcPr>
          <w:p w14:paraId="3C70C72D" w14:textId="72BFCCB9" w:rsidR="006C444F" w:rsidRPr="007300FC" w:rsidRDefault="005C5B7B" w:rsidP="008D1B3A">
            <w:pPr>
              <w:pStyle w:val="CETBodytext"/>
              <w:ind w:right="-1"/>
              <w:jc w:val="center"/>
              <w:rPr>
                <w:rFonts w:cs="Arial"/>
                <w:sz w:val="16"/>
                <w:szCs w:val="16"/>
              </w:rPr>
            </w:pPr>
            <w:r w:rsidRPr="007300FC">
              <w:rPr>
                <w:rFonts w:cs="Arial"/>
                <w:sz w:val="16"/>
                <w:szCs w:val="16"/>
              </w:rPr>
              <w:t>Manual cleaning operation</w:t>
            </w:r>
          </w:p>
        </w:tc>
        <w:tc>
          <w:tcPr>
            <w:tcW w:w="0" w:type="auto"/>
            <w:shd w:val="clear" w:color="auto" w:fill="FFFFFF"/>
          </w:tcPr>
          <w:p w14:paraId="4D95DFE4" w14:textId="1C17458A" w:rsidR="006C444F" w:rsidRPr="007300FC" w:rsidRDefault="006C444F" w:rsidP="008D1B3A">
            <w:pPr>
              <w:pStyle w:val="CETBodytext"/>
              <w:ind w:right="-1"/>
              <w:jc w:val="center"/>
              <w:rPr>
                <w:rFonts w:cs="Arial"/>
                <w:sz w:val="16"/>
                <w:szCs w:val="16"/>
              </w:rPr>
            </w:pPr>
            <w:r w:rsidRPr="007300FC">
              <w:rPr>
                <w:rFonts w:cs="Arial"/>
                <w:sz w:val="16"/>
                <w:szCs w:val="16"/>
              </w:rPr>
              <w:t xml:space="preserve">2.9E-01 [1/w] </w:t>
            </w:r>
          </w:p>
        </w:tc>
        <w:tc>
          <w:tcPr>
            <w:tcW w:w="0" w:type="auto"/>
            <w:shd w:val="clear" w:color="auto" w:fill="FFFFFF"/>
          </w:tcPr>
          <w:p w14:paraId="09BAFFCE" w14:textId="2E2087E1" w:rsidR="006C444F" w:rsidRPr="007300FC" w:rsidRDefault="005C5B7B" w:rsidP="008D1B3A">
            <w:pPr>
              <w:pStyle w:val="CETBodytext"/>
              <w:ind w:right="-1"/>
              <w:jc w:val="center"/>
              <w:rPr>
                <w:rFonts w:cs="Arial"/>
                <w:sz w:val="16"/>
                <w:szCs w:val="16"/>
              </w:rPr>
            </w:pPr>
            <w:r w:rsidRPr="007300FC">
              <w:rPr>
                <w:rFonts w:cs="Arial"/>
                <w:sz w:val="16"/>
                <w:szCs w:val="16"/>
              </w:rPr>
              <w:t>1.0E01</w:t>
            </w:r>
          </w:p>
        </w:tc>
      </w:tr>
      <w:tr w:rsidR="00140579" w:rsidRPr="00C0653C" w14:paraId="46CC1FE6" w14:textId="77777777" w:rsidTr="005C5B7B">
        <w:tc>
          <w:tcPr>
            <w:tcW w:w="0" w:type="auto"/>
            <w:shd w:val="clear" w:color="auto" w:fill="FFFFFF"/>
          </w:tcPr>
          <w:p w14:paraId="4F14EF9F" w14:textId="409CF41A" w:rsidR="00140579" w:rsidRPr="007300FC" w:rsidRDefault="00140579" w:rsidP="008D1B3A">
            <w:pPr>
              <w:pStyle w:val="CETBodytext"/>
              <w:ind w:right="-1"/>
              <w:jc w:val="center"/>
              <w:rPr>
                <w:sz w:val="16"/>
                <w:szCs w:val="16"/>
              </w:rPr>
            </w:pPr>
            <w:r w:rsidRPr="007300FC">
              <w:rPr>
                <w:sz w:val="16"/>
                <w:szCs w:val="16"/>
              </w:rPr>
              <w:t>Full barrel</w:t>
            </w:r>
          </w:p>
        </w:tc>
        <w:tc>
          <w:tcPr>
            <w:tcW w:w="0" w:type="auto"/>
            <w:shd w:val="clear" w:color="auto" w:fill="FFFFFF"/>
          </w:tcPr>
          <w:p w14:paraId="7139811F" w14:textId="29A95C68" w:rsidR="00140579" w:rsidRPr="007300FC" w:rsidRDefault="00140579" w:rsidP="008D1B3A">
            <w:pPr>
              <w:pStyle w:val="CETBodytext"/>
              <w:ind w:right="-1"/>
              <w:jc w:val="center"/>
              <w:rPr>
                <w:rFonts w:cs="Arial"/>
                <w:sz w:val="16"/>
                <w:szCs w:val="16"/>
              </w:rPr>
            </w:pPr>
            <w:r w:rsidRPr="007300FC">
              <w:rPr>
                <w:rFonts w:cs="Arial"/>
                <w:sz w:val="16"/>
                <w:szCs w:val="16"/>
              </w:rPr>
              <w:t>Barrel filled with dust</w:t>
            </w:r>
          </w:p>
        </w:tc>
        <w:tc>
          <w:tcPr>
            <w:tcW w:w="0" w:type="auto"/>
            <w:shd w:val="clear" w:color="auto" w:fill="FFFFFF"/>
          </w:tcPr>
          <w:p w14:paraId="461B84B6" w14:textId="0DBCB924" w:rsidR="00140579" w:rsidRPr="007300FC" w:rsidRDefault="00140579" w:rsidP="008D1B3A">
            <w:pPr>
              <w:pStyle w:val="CETBodytext"/>
              <w:ind w:right="-1"/>
              <w:jc w:val="center"/>
              <w:rPr>
                <w:rFonts w:cs="Arial"/>
                <w:sz w:val="16"/>
                <w:szCs w:val="16"/>
              </w:rPr>
            </w:pPr>
            <w:r w:rsidRPr="007300FC">
              <w:rPr>
                <w:rFonts w:cs="Arial"/>
                <w:sz w:val="16"/>
                <w:szCs w:val="16"/>
              </w:rPr>
              <w:t>5.7E-01[1/w]</w:t>
            </w:r>
          </w:p>
        </w:tc>
        <w:tc>
          <w:tcPr>
            <w:tcW w:w="0" w:type="auto"/>
            <w:shd w:val="clear" w:color="auto" w:fill="FFFFFF"/>
          </w:tcPr>
          <w:p w14:paraId="28BF1D19" w14:textId="4428E2FF" w:rsidR="00140579" w:rsidRPr="007300FC" w:rsidRDefault="00140579" w:rsidP="008D1B3A">
            <w:pPr>
              <w:pStyle w:val="CETBodytext"/>
              <w:ind w:right="-1"/>
              <w:jc w:val="center"/>
              <w:rPr>
                <w:rFonts w:cs="Arial"/>
                <w:sz w:val="16"/>
                <w:szCs w:val="16"/>
              </w:rPr>
            </w:pPr>
            <w:r w:rsidRPr="007300FC">
              <w:rPr>
                <w:rFonts w:cs="Arial"/>
                <w:sz w:val="16"/>
                <w:szCs w:val="16"/>
              </w:rPr>
              <w:t>1.0E01</w:t>
            </w:r>
          </w:p>
        </w:tc>
      </w:tr>
      <w:tr w:rsidR="006C444F" w:rsidRPr="00C0653C" w14:paraId="65DBE250" w14:textId="77777777" w:rsidTr="005C5B7B">
        <w:tc>
          <w:tcPr>
            <w:tcW w:w="0" w:type="auto"/>
            <w:shd w:val="clear" w:color="auto" w:fill="FFFFFF"/>
          </w:tcPr>
          <w:p w14:paraId="3FAD5B22" w14:textId="4EB69F0B" w:rsidR="006C444F" w:rsidRPr="007300FC" w:rsidRDefault="006C444F" w:rsidP="008D1B3A">
            <w:pPr>
              <w:pStyle w:val="CETBodytext"/>
              <w:ind w:right="-1"/>
              <w:jc w:val="center"/>
              <w:rPr>
                <w:sz w:val="16"/>
                <w:szCs w:val="16"/>
              </w:rPr>
            </w:pPr>
            <w:r w:rsidRPr="007300FC">
              <w:rPr>
                <w:sz w:val="16"/>
                <w:szCs w:val="16"/>
              </w:rPr>
              <w:t>Electric spark</w:t>
            </w:r>
          </w:p>
        </w:tc>
        <w:tc>
          <w:tcPr>
            <w:tcW w:w="0" w:type="auto"/>
            <w:shd w:val="clear" w:color="auto" w:fill="FFFFFF"/>
          </w:tcPr>
          <w:p w14:paraId="788DFB0B" w14:textId="6DFC2FF3" w:rsidR="006C444F" w:rsidRPr="007300FC" w:rsidRDefault="005C5B7B" w:rsidP="008D1B3A">
            <w:pPr>
              <w:pStyle w:val="CETBodytext"/>
              <w:ind w:right="-1"/>
              <w:jc w:val="center"/>
              <w:rPr>
                <w:rFonts w:cs="Arial"/>
                <w:sz w:val="16"/>
                <w:szCs w:val="16"/>
              </w:rPr>
            </w:pPr>
            <w:r w:rsidRPr="007300FC">
              <w:rPr>
                <w:rFonts w:cs="Arial"/>
                <w:sz w:val="16"/>
                <w:szCs w:val="16"/>
              </w:rPr>
              <w:t>Short circuit (electric motor)</w:t>
            </w:r>
          </w:p>
        </w:tc>
        <w:tc>
          <w:tcPr>
            <w:tcW w:w="0" w:type="auto"/>
            <w:shd w:val="clear" w:color="auto" w:fill="FFFFFF"/>
          </w:tcPr>
          <w:p w14:paraId="79E4D113" w14:textId="4A5D29AD" w:rsidR="006C444F" w:rsidRPr="007300FC" w:rsidRDefault="0062664F" w:rsidP="008D1B3A">
            <w:pPr>
              <w:pStyle w:val="CETBodytext"/>
              <w:ind w:right="-1"/>
              <w:jc w:val="center"/>
              <w:rPr>
                <w:rFonts w:cs="Arial"/>
                <w:sz w:val="16"/>
                <w:szCs w:val="16"/>
              </w:rPr>
            </w:pPr>
            <w:r w:rsidRPr="007300FC">
              <w:rPr>
                <w:rFonts w:cs="Arial"/>
                <w:sz w:val="16"/>
                <w:szCs w:val="16"/>
              </w:rPr>
              <w:t>1.0E-08[1/</w:t>
            </w:r>
            <w:r w:rsidR="005C5B7B" w:rsidRPr="007300FC">
              <w:rPr>
                <w:rFonts w:cs="Arial"/>
                <w:sz w:val="16"/>
                <w:szCs w:val="16"/>
              </w:rPr>
              <w:t>h</w:t>
            </w:r>
            <w:r w:rsidRPr="007300FC">
              <w:rPr>
                <w:rFonts w:cs="Arial"/>
                <w:sz w:val="16"/>
                <w:szCs w:val="16"/>
              </w:rPr>
              <w:t>]</w:t>
            </w:r>
            <w:r w:rsidR="0000633E" w:rsidRPr="007300FC">
              <w:rPr>
                <w:rFonts w:cs="Arial"/>
                <w:sz w:val="16"/>
                <w:szCs w:val="16"/>
                <w:vertAlign w:val="superscript"/>
              </w:rPr>
              <w:t>a</w:t>
            </w:r>
          </w:p>
        </w:tc>
        <w:tc>
          <w:tcPr>
            <w:tcW w:w="0" w:type="auto"/>
            <w:shd w:val="clear" w:color="auto" w:fill="FFFFFF"/>
          </w:tcPr>
          <w:p w14:paraId="5A35BE50" w14:textId="7064C83F" w:rsidR="006C444F" w:rsidRPr="007300FC" w:rsidRDefault="005C5B7B" w:rsidP="008D1B3A">
            <w:pPr>
              <w:pStyle w:val="CETBodytext"/>
              <w:ind w:right="-1"/>
              <w:jc w:val="center"/>
              <w:rPr>
                <w:rFonts w:cs="Arial"/>
                <w:sz w:val="16"/>
                <w:szCs w:val="16"/>
              </w:rPr>
            </w:pPr>
            <w:r w:rsidRPr="007300FC">
              <w:rPr>
                <w:rFonts w:cs="Arial"/>
                <w:sz w:val="16"/>
                <w:szCs w:val="16"/>
              </w:rPr>
              <w:t>8.76E-05</w:t>
            </w:r>
          </w:p>
        </w:tc>
      </w:tr>
      <w:tr w:rsidR="006C444F" w:rsidRPr="00C0653C" w14:paraId="338816B3" w14:textId="77777777" w:rsidTr="005C5B7B">
        <w:tc>
          <w:tcPr>
            <w:tcW w:w="0" w:type="auto"/>
            <w:shd w:val="clear" w:color="auto" w:fill="FFFFFF"/>
          </w:tcPr>
          <w:p w14:paraId="12BE3519" w14:textId="1950A0CA" w:rsidR="006C444F" w:rsidRPr="007300FC" w:rsidRDefault="006C444F" w:rsidP="008D1B3A">
            <w:pPr>
              <w:pStyle w:val="CETBodytext"/>
              <w:ind w:right="-1"/>
              <w:jc w:val="center"/>
              <w:rPr>
                <w:sz w:val="16"/>
                <w:szCs w:val="16"/>
              </w:rPr>
            </w:pPr>
            <w:r w:rsidRPr="007300FC">
              <w:rPr>
                <w:sz w:val="16"/>
                <w:szCs w:val="16"/>
              </w:rPr>
              <w:t>Bottom corrosion</w:t>
            </w:r>
          </w:p>
        </w:tc>
        <w:tc>
          <w:tcPr>
            <w:tcW w:w="0" w:type="auto"/>
            <w:shd w:val="clear" w:color="auto" w:fill="FFFFFF"/>
          </w:tcPr>
          <w:p w14:paraId="2607BFFF" w14:textId="3AB8DA62" w:rsidR="006C444F" w:rsidRPr="007300FC" w:rsidRDefault="005C5B7B" w:rsidP="008D1B3A">
            <w:pPr>
              <w:pStyle w:val="CETBodytext"/>
              <w:ind w:right="-1"/>
              <w:jc w:val="center"/>
              <w:rPr>
                <w:rFonts w:cs="Arial"/>
                <w:sz w:val="16"/>
                <w:szCs w:val="16"/>
              </w:rPr>
            </w:pPr>
            <w:r w:rsidRPr="007300FC">
              <w:rPr>
                <w:rFonts w:cs="Arial"/>
                <w:sz w:val="16"/>
                <w:szCs w:val="16"/>
              </w:rPr>
              <w:t>Corrosion of opened steel layer</w:t>
            </w:r>
          </w:p>
        </w:tc>
        <w:tc>
          <w:tcPr>
            <w:tcW w:w="0" w:type="auto"/>
            <w:shd w:val="clear" w:color="auto" w:fill="FFFFFF"/>
          </w:tcPr>
          <w:p w14:paraId="125D7128" w14:textId="5FFB8FF9" w:rsidR="006C444F" w:rsidRPr="007300FC" w:rsidRDefault="006C444F" w:rsidP="008D1B3A">
            <w:pPr>
              <w:pStyle w:val="CETBodytext"/>
              <w:ind w:right="-1"/>
              <w:jc w:val="center"/>
              <w:rPr>
                <w:rFonts w:cs="Arial"/>
                <w:sz w:val="16"/>
                <w:szCs w:val="16"/>
              </w:rPr>
            </w:pPr>
            <w:r w:rsidRPr="007300FC">
              <w:rPr>
                <w:rFonts w:cs="Arial"/>
                <w:sz w:val="16"/>
                <w:szCs w:val="16"/>
              </w:rPr>
              <w:t>3.0E-05 [1/y]</w:t>
            </w:r>
          </w:p>
        </w:tc>
        <w:tc>
          <w:tcPr>
            <w:tcW w:w="0" w:type="auto"/>
            <w:shd w:val="clear" w:color="auto" w:fill="FFFFFF"/>
          </w:tcPr>
          <w:p w14:paraId="25CAC501" w14:textId="64488665" w:rsidR="005C5B7B" w:rsidRPr="007300FC" w:rsidRDefault="005C5B7B" w:rsidP="008D1B3A">
            <w:pPr>
              <w:pStyle w:val="CETBodytext"/>
              <w:ind w:right="-1"/>
              <w:jc w:val="center"/>
              <w:rPr>
                <w:rFonts w:cs="Arial"/>
                <w:sz w:val="16"/>
                <w:szCs w:val="16"/>
              </w:rPr>
            </w:pPr>
            <w:r w:rsidRPr="007300FC">
              <w:rPr>
                <w:rFonts w:cs="Arial"/>
                <w:sz w:val="16"/>
                <w:szCs w:val="16"/>
              </w:rPr>
              <w:t>3.0E-05</w:t>
            </w:r>
          </w:p>
        </w:tc>
      </w:tr>
      <w:tr w:rsidR="006C444F" w:rsidRPr="00C0653C" w14:paraId="3309D768" w14:textId="77777777" w:rsidTr="005C5B7B">
        <w:tc>
          <w:tcPr>
            <w:tcW w:w="0" w:type="auto"/>
            <w:shd w:val="clear" w:color="auto" w:fill="FFFFFF"/>
          </w:tcPr>
          <w:p w14:paraId="5DF248E1" w14:textId="72EBDF12" w:rsidR="006C444F" w:rsidRPr="007300FC" w:rsidRDefault="006C444F" w:rsidP="008D1B3A">
            <w:pPr>
              <w:pStyle w:val="CETBodytext"/>
              <w:ind w:right="-1"/>
              <w:jc w:val="center"/>
              <w:rPr>
                <w:sz w:val="16"/>
                <w:szCs w:val="16"/>
              </w:rPr>
            </w:pPr>
            <w:r w:rsidRPr="007300FC">
              <w:rPr>
                <w:sz w:val="16"/>
                <w:szCs w:val="16"/>
              </w:rPr>
              <w:t>Raining</w:t>
            </w:r>
          </w:p>
        </w:tc>
        <w:tc>
          <w:tcPr>
            <w:tcW w:w="0" w:type="auto"/>
            <w:shd w:val="clear" w:color="auto" w:fill="FFFFFF"/>
          </w:tcPr>
          <w:p w14:paraId="32E2CC3C" w14:textId="609599AC" w:rsidR="006C444F" w:rsidRPr="007300FC" w:rsidRDefault="006C444F" w:rsidP="008D1B3A">
            <w:pPr>
              <w:pStyle w:val="CETBodytext"/>
              <w:ind w:right="-1"/>
              <w:jc w:val="center"/>
              <w:rPr>
                <w:rFonts w:cs="Arial"/>
                <w:sz w:val="16"/>
                <w:szCs w:val="16"/>
              </w:rPr>
            </w:pPr>
            <w:r w:rsidRPr="007300FC">
              <w:rPr>
                <w:rFonts w:cs="Arial"/>
                <w:sz w:val="16"/>
                <w:szCs w:val="16"/>
              </w:rPr>
              <w:t>-</w:t>
            </w:r>
          </w:p>
        </w:tc>
        <w:tc>
          <w:tcPr>
            <w:tcW w:w="0" w:type="auto"/>
            <w:shd w:val="clear" w:color="auto" w:fill="FFFFFF"/>
          </w:tcPr>
          <w:p w14:paraId="41C1F43C" w14:textId="6635534B" w:rsidR="006C444F" w:rsidRPr="007300FC" w:rsidRDefault="006C444F" w:rsidP="008D1B3A">
            <w:pPr>
              <w:pStyle w:val="CETBodytext"/>
              <w:ind w:right="-1"/>
              <w:jc w:val="center"/>
              <w:rPr>
                <w:rFonts w:cs="Arial"/>
                <w:sz w:val="16"/>
                <w:szCs w:val="16"/>
              </w:rPr>
            </w:pPr>
            <w:r w:rsidRPr="007300FC">
              <w:rPr>
                <w:rFonts w:cs="Arial"/>
                <w:sz w:val="16"/>
                <w:szCs w:val="16"/>
              </w:rPr>
              <w:t>-</w:t>
            </w:r>
          </w:p>
        </w:tc>
        <w:tc>
          <w:tcPr>
            <w:tcW w:w="0" w:type="auto"/>
            <w:shd w:val="clear" w:color="auto" w:fill="FFFFFF"/>
          </w:tcPr>
          <w:p w14:paraId="48C384DA" w14:textId="4235319A" w:rsidR="006C444F" w:rsidRPr="007300FC" w:rsidRDefault="006C444F" w:rsidP="008D1B3A">
            <w:pPr>
              <w:pStyle w:val="CETBodytext"/>
              <w:ind w:right="-1"/>
              <w:jc w:val="center"/>
              <w:rPr>
                <w:rFonts w:cs="Arial"/>
                <w:sz w:val="16"/>
                <w:szCs w:val="16"/>
              </w:rPr>
            </w:pPr>
            <w:r w:rsidRPr="007300FC">
              <w:rPr>
                <w:rFonts w:cs="Arial"/>
                <w:sz w:val="16"/>
                <w:szCs w:val="16"/>
              </w:rPr>
              <w:t>4.5E-01</w:t>
            </w:r>
          </w:p>
        </w:tc>
      </w:tr>
      <w:tr w:rsidR="006C444F" w:rsidRPr="00C0653C" w14:paraId="4DE76264" w14:textId="77777777" w:rsidTr="005C5B7B">
        <w:tc>
          <w:tcPr>
            <w:tcW w:w="0" w:type="auto"/>
            <w:shd w:val="clear" w:color="auto" w:fill="FFFFFF"/>
          </w:tcPr>
          <w:p w14:paraId="234171CE" w14:textId="6460524E" w:rsidR="006C444F" w:rsidRPr="007300FC" w:rsidRDefault="006C444F" w:rsidP="008D1B3A">
            <w:pPr>
              <w:pStyle w:val="CETBodytext"/>
              <w:ind w:right="-1"/>
              <w:jc w:val="center"/>
              <w:rPr>
                <w:sz w:val="16"/>
                <w:szCs w:val="16"/>
              </w:rPr>
            </w:pPr>
            <w:r w:rsidRPr="007300FC">
              <w:rPr>
                <w:sz w:val="16"/>
                <w:szCs w:val="16"/>
              </w:rPr>
              <w:t>Friction spark</w:t>
            </w:r>
          </w:p>
        </w:tc>
        <w:tc>
          <w:tcPr>
            <w:tcW w:w="0" w:type="auto"/>
            <w:shd w:val="clear" w:color="auto" w:fill="FFFFFF"/>
          </w:tcPr>
          <w:p w14:paraId="20B7A0D0" w14:textId="2FD0A0BD" w:rsidR="006C444F" w:rsidRPr="007300FC" w:rsidRDefault="006C444F" w:rsidP="008D1B3A">
            <w:pPr>
              <w:pStyle w:val="CETBodytext"/>
              <w:ind w:right="-1"/>
              <w:jc w:val="center"/>
              <w:rPr>
                <w:rFonts w:cs="Arial"/>
                <w:sz w:val="16"/>
                <w:szCs w:val="16"/>
              </w:rPr>
            </w:pPr>
            <w:r w:rsidRPr="007300FC">
              <w:rPr>
                <w:rFonts w:cs="Arial"/>
                <w:sz w:val="16"/>
                <w:szCs w:val="16"/>
              </w:rPr>
              <w:t>Error in manual operation</w:t>
            </w:r>
          </w:p>
        </w:tc>
        <w:tc>
          <w:tcPr>
            <w:tcW w:w="0" w:type="auto"/>
            <w:shd w:val="clear" w:color="auto" w:fill="FFFFFF"/>
          </w:tcPr>
          <w:p w14:paraId="3FA10F26" w14:textId="71B33F4F" w:rsidR="006C444F" w:rsidRPr="007300FC" w:rsidRDefault="006C444F" w:rsidP="008D1B3A">
            <w:pPr>
              <w:pStyle w:val="CETBodytext"/>
              <w:ind w:right="-1"/>
              <w:jc w:val="center"/>
              <w:rPr>
                <w:rFonts w:cs="Arial"/>
                <w:sz w:val="16"/>
                <w:szCs w:val="16"/>
              </w:rPr>
            </w:pPr>
            <w:r w:rsidRPr="007300FC">
              <w:rPr>
                <w:rFonts w:cs="Arial"/>
                <w:sz w:val="16"/>
                <w:szCs w:val="16"/>
              </w:rPr>
              <w:t>-</w:t>
            </w:r>
          </w:p>
        </w:tc>
        <w:tc>
          <w:tcPr>
            <w:tcW w:w="0" w:type="auto"/>
            <w:shd w:val="clear" w:color="auto" w:fill="FFFFFF"/>
          </w:tcPr>
          <w:p w14:paraId="20CEF880" w14:textId="7DA91279" w:rsidR="006C444F" w:rsidRPr="007300FC" w:rsidRDefault="006C444F" w:rsidP="008D1B3A">
            <w:pPr>
              <w:pStyle w:val="CETBodytext"/>
              <w:ind w:right="-1"/>
              <w:jc w:val="center"/>
              <w:rPr>
                <w:rFonts w:cs="Arial"/>
                <w:sz w:val="16"/>
                <w:szCs w:val="16"/>
              </w:rPr>
            </w:pPr>
            <w:r w:rsidRPr="007300FC">
              <w:rPr>
                <w:rFonts w:cs="Arial"/>
                <w:sz w:val="16"/>
                <w:szCs w:val="16"/>
              </w:rPr>
              <w:t>5.0E-03</w:t>
            </w:r>
            <w:r w:rsidR="0000633E" w:rsidRPr="007300FC">
              <w:rPr>
                <w:rFonts w:cs="Arial"/>
                <w:sz w:val="16"/>
                <w:szCs w:val="16"/>
                <w:vertAlign w:val="superscript"/>
              </w:rPr>
              <w:t>b</w:t>
            </w:r>
          </w:p>
        </w:tc>
      </w:tr>
      <w:tr w:rsidR="006C444F" w:rsidRPr="00C0653C" w14:paraId="6863D21D" w14:textId="77777777" w:rsidTr="005C5B7B">
        <w:tc>
          <w:tcPr>
            <w:tcW w:w="0" w:type="auto"/>
            <w:shd w:val="clear" w:color="auto" w:fill="FFFFFF"/>
          </w:tcPr>
          <w:p w14:paraId="4596FBB5" w14:textId="32698BDD" w:rsidR="006C444F" w:rsidRPr="007300FC" w:rsidRDefault="006C444F" w:rsidP="008D1B3A">
            <w:pPr>
              <w:pStyle w:val="CETBodytext"/>
              <w:ind w:right="-1"/>
              <w:jc w:val="center"/>
              <w:rPr>
                <w:sz w:val="16"/>
                <w:szCs w:val="16"/>
              </w:rPr>
            </w:pPr>
            <w:r w:rsidRPr="007300FC">
              <w:rPr>
                <w:sz w:val="16"/>
                <w:szCs w:val="16"/>
              </w:rPr>
              <w:t>Inspection not performed</w:t>
            </w:r>
          </w:p>
        </w:tc>
        <w:tc>
          <w:tcPr>
            <w:tcW w:w="0" w:type="auto"/>
            <w:shd w:val="clear" w:color="auto" w:fill="FFFFFF"/>
          </w:tcPr>
          <w:p w14:paraId="4C431869" w14:textId="31D04479" w:rsidR="006C444F" w:rsidRPr="007300FC" w:rsidRDefault="006C444F" w:rsidP="008D1B3A">
            <w:pPr>
              <w:pStyle w:val="CETBodytext"/>
              <w:ind w:right="-1"/>
              <w:jc w:val="center"/>
              <w:rPr>
                <w:rFonts w:cs="Arial"/>
                <w:sz w:val="16"/>
                <w:szCs w:val="16"/>
              </w:rPr>
            </w:pPr>
            <w:r w:rsidRPr="007300FC">
              <w:rPr>
                <w:rFonts w:cs="Arial"/>
                <w:sz w:val="16"/>
                <w:szCs w:val="16"/>
              </w:rPr>
              <w:t>Operator does not execute procedure</w:t>
            </w:r>
          </w:p>
        </w:tc>
        <w:tc>
          <w:tcPr>
            <w:tcW w:w="0" w:type="auto"/>
            <w:shd w:val="clear" w:color="auto" w:fill="FFFFFF"/>
          </w:tcPr>
          <w:p w14:paraId="450C484A" w14:textId="753160DE" w:rsidR="006C444F" w:rsidRPr="007300FC" w:rsidRDefault="006C444F" w:rsidP="008D1B3A">
            <w:pPr>
              <w:pStyle w:val="CETBodytext"/>
              <w:ind w:right="-1"/>
              <w:jc w:val="center"/>
              <w:rPr>
                <w:rFonts w:cs="Arial"/>
                <w:sz w:val="16"/>
                <w:szCs w:val="16"/>
              </w:rPr>
            </w:pPr>
            <w:r w:rsidRPr="007300FC">
              <w:rPr>
                <w:rFonts w:cs="Arial"/>
                <w:sz w:val="16"/>
                <w:szCs w:val="16"/>
              </w:rPr>
              <w:t>-</w:t>
            </w:r>
          </w:p>
        </w:tc>
        <w:tc>
          <w:tcPr>
            <w:tcW w:w="0" w:type="auto"/>
            <w:shd w:val="clear" w:color="auto" w:fill="FFFFFF"/>
          </w:tcPr>
          <w:p w14:paraId="033E180D" w14:textId="7E3DF539" w:rsidR="006C444F" w:rsidRPr="007300FC" w:rsidRDefault="006C444F" w:rsidP="008D1B3A">
            <w:pPr>
              <w:pStyle w:val="CETBodytext"/>
              <w:ind w:right="-1"/>
              <w:jc w:val="center"/>
              <w:rPr>
                <w:rFonts w:cs="Arial"/>
                <w:sz w:val="16"/>
                <w:szCs w:val="16"/>
              </w:rPr>
            </w:pPr>
            <w:r w:rsidRPr="007300FC">
              <w:rPr>
                <w:rFonts w:cs="Arial"/>
                <w:sz w:val="16"/>
                <w:szCs w:val="16"/>
              </w:rPr>
              <w:t>2E-03</w:t>
            </w:r>
            <w:r w:rsidR="0000633E" w:rsidRPr="007300FC">
              <w:rPr>
                <w:rFonts w:cs="Arial"/>
                <w:sz w:val="16"/>
                <w:szCs w:val="16"/>
                <w:vertAlign w:val="superscript"/>
              </w:rPr>
              <w:t>b</w:t>
            </w:r>
          </w:p>
        </w:tc>
      </w:tr>
      <w:tr w:rsidR="006C444F" w:rsidRPr="00C0653C" w14:paraId="613EAB7F" w14:textId="77777777" w:rsidTr="00123A77">
        <w:tc>
          <w:tcPr>
            <w:tcW w:w="0" w:type="auto"/>
            <w:tcBorders>
              <w:bottom w:val="nil"/>
            </w:tcBorders>
            <w:shd w:val="clear" w:color="auto" w:fill="FFFFFF"/>
          </w:tcPr>
          <w:p w14:paraId="739E44DE" w14:textId="6896C05B" w:rsidR="006C444F" w:rsidRPr="007300FC" w:rsidRDefault="006C444F" w:rsidP="008D1B3A">
            <w:pPr>
              <w:pStyle w:val="CETBodytext"/>
              <w:ind w:right="-1"/>
              <w:jc w:val="center"/>
              <w:rPr>
                <w:sz w:val="16"/>
                <w:szCs w:val="16"/>
              </w:rPr>
            </w:pPr>
            <w:r w:rsidRPr="007300FC">
              <w:rPr>
                <w:sz w:val="16"/>
                <w:szCs w:val="16"/>
              </w:rPr>
              <w:t>Barrel change not performed</w:t>
            </w:r>
          </w:p>
        </w:tc>
        <w:tc>
          <w:tcPr>
            <w:tcW w:w="0" w:type="auto"/>
            <w:tcBorders>
              <w:bottom w:val="nil"/>
            </w:tcBorders>
            <w:shd w:val="clear" w:color="auto" w:fill="FFFFFF"/>
          </w:tcPr>
          <w:p w14:paraId="19C4F75B" w14:textId="619904A9" w:rsidR="006C444F" w:rsidRPr="007300FC" w:rsidRDefault="006C444F" w:rsidP="008D1B3A">
            <w:pPr>
              <w:pStyle w:val="CETBodytext"/>
              <w:ind w:right="-1"/>
              <w:jc w:val="center"/>
              <w:rPr>
                <w:rFonts w:cs="Arial"/>
                <w:sz w:val="16"/>
                <w:szCs w:val="16"/>
              </w:rPr>
            </w:pPr>
            <w:r w:rsidRPr="007300FC">
              <w:rPr>
                <w:rFonts w:cs="Arial"/>
                <w:sz w:val="16"/>
                <w:szCs w:val="16"/>
              </w:rPr>
              <w:t>Operator does not execute procedure</w:t>
            </w:r>
          </w:p>
        </w:tc>
        <w:tc>
          <w:tcPr>
            <w:tcW w:w="0" w:type="auto"/>
            <w:tcBorders>
              <w:bottom w:val="nil"/>
            </w:tcBorders>
            <w:shd w:val="clear" w:color="auto" w:fill="FFFFFF"/>
          </w:tcPr>
          <w:p w14:paraId="34521788" w14:textId="025E1CD6" w:rsidR="006C444F" w:rsidRPr="007300FC" w:rsidRDefault="006C444F" w:rsidP="008D1B3A">
            <w:pPr>
              <w:pStyle w:val="CETBodytext"/>
              <w:ind w:right="-1"/>
              <w:jc w:val="center"/>
              <w:rPr>
                <w:rFonts w:cs="Arial"/>
                <w:sz w:val="16"/>
                <w:szCs w:val="16"/>
              </w:rPr>
            </w:pPr>
            <w:r w:rsidRPr="007300FC">
              <w:rPr>
                <w:rFonts w:cs="Arial"/>
                <w:sz w:val="16"/>
                <w:szCs w:val="16"/>
              </w:rPr>
              <w:t>-</w:t>
            </w:r>
          </w:p>
        </w:tc>
        <w:tc>
          <w:tcPr>
            <w:tcW w:w="0" w:type="auto"/>
            <w:tcBorders>
              <w:bottom w:val="nil"/>
            </w:tcBorders>
            <w:shd w:val="clear" w:color="auto" w:fill="FFFFFF"/>
          </w:tcPr>
          <w:p w14:paraId="4C5D7C18" w14:textId="3075E3FC" w:rsidR="006C444F" w:rsidRPr="007300FC" w:rsidRDefault="006C444F" w:rsidP="008D1B3A">
            <w:pPr>
              <w:pStyle w:val="CETBodytext"/>
              <w:ind w:right="-1"/>
              <w:jc w:val="center"/>
              <w:rPr>
                <w:rFonts w:cs="Arial"/>
                <w:sz w:val="16"/>
                <w:szCs w:val="16"/>
              </w:rPr>
            </w:pPr>
            <w:r w:rsidRPr="007300FC">
              <w:rPr>
                <w:rFonts w:cs="Arial"/>
                <w:sz w:val="16"/>
                <w:szCs w:val="16"/>
              </w:rPr>
              <w:t>2E-03</w:t>
            </w:r>
            <w:r w:rsidR="0000633E" w:rsidRPr="007300FC">
              <w:rPr>
                <w:rFonts w:cs="Arial"/>
                <w:sz w:val="16"/>
                <w:szCs w:val="16"/>
                <w:vertAlign w:val="superscript"/>
              </w:rPr>
              <w:t>b</w:t>
            </w:r>
          </w:p>
        </w:tc>
      </w:tr>
      <w:tr w:rsidR="006C444F" w:rsidRPr="00C0653C" w14:paraId="7C667448" w14:textId="77777777" w:rsidTr="00123A77">
        <w:tc>
          <w:tcPr>
            <w:tcW w:w="0" w:type="auto"/>
            <w:tcBorders>
              <w:top w:val="nil"/>
              <w:bottom w:val="single" w:sz="12" w:space="0" w:color="008000"/>
            </w:tcBorders>
            <w:shd w:val="clear" w:color="auto" w:fill="FFFFFF"/>
          </w:tcPr>
          <w:p w14:paraId="11ED229B" w14:textId="5AE85CEB" w:rsidR="006C444F" w:rsidRPr="007300FC" w:rsidRDefault="006C444F" w:rsidP="008D1B3A">
            <w:pPr>
              <w:pStyle w:val="CETBodytext"/>
              <w:ind w:right="-1"/>
              <w:jc w:val="center"/>
              <w:rPr>
                <w:sz w:val="16"/>
                <w:szCs w:val="16"/>
              </w:rPr>
            </w:pPr>
            <w:r w:rsidRPr="007300FC">
              <w:rPr>
                <w:sz w:val="16"/>
                <w:szCs w:val="16"/>
              </w:rPr>
              <w:t>Procedure not performed</w:t>
            </w:r>
          </w:p>
        </w:tc>
        <w:tc>
          <w:tcPr>
            <w:tcW w:w="0" w:type="auto"/>
            <w:tcBorders>
              <w:top w:val="nil"/>
              <w:bottom w:val="single" w:sz="12" w:space="0" w:color="008000"/>
            </w:tcBorders>
            <w:shd w:val="clear" w:color="auto" w:fill="FFFFFF"/>
          </w:tcPr>
          <w:p w14:paraId="51555785" w14:textId="4654A368" w:rsidR="006C444F" w:rsidRPr="007300FC" w:rsidRDefault="006C444F" w:rsidP="008D1B3A">
            <w:pPr>
              <w:pStyle w:val="CETBodytext"/>
              <w:ind w:right="-1"/>
              <w:jc w:val="center"/>
              <w:rPr>
                <w:rFonts w:cs="Arial"/>
                <w:sz w:val="16"/>
                <w:szCs w:val="16"/>
              </w:rPr>
            </w:pPr>
            <w:r w:rsidRPr="007300FC">
              <w:rPr>
                <w:rFonts w:cs="Arial"/>
                <w:sz w:val="16"/>
                <w:szCs w:val="16"/>
              </w:rPr>
              <w:t>Operator does not execute procedure</w:t>
            </w:r>
          </w:p>
        </w:tc>
        <w:tc>
          <w:tcPr>
            <w:tcW w:w="0" w:type="auto"/>
            <w:tcBorders>
              <w:top w:val="nil"/>
              <w:bottom w:val="single" w:sz="12" w:space="0" w:color="008000"/>
            </w:tcBorders>
            <w:shd w:val="clear" w:color="auto" w:fill="FFFFFF"/>
          </w:tcPr>
          <w:p w14:paraId="520B6088" w14:textId="6F84FEB4" w:rsidR="006C444F" w:rsidRPr="007300FC" w:rsidRDefault="006C444F" w:rsidP="008D1B3A">
            <w:pPr>
              <w:pStyle w:val="CETBodytext"/>
              <w:ind w:right="-1"/>
              <w:jc w:val="center"/>
              <w:rPr>
                <w:rFonts w:cs="Arial"/>
                <w:sz w:val="16"/>
                <w:szCs w:val="16"/>
              </w:rPr>
            </w:pPr>
            <w:r w:rsidRPr="007300FC">
              <w:rPr>
                <w:rFonts w:cs="Arial"/>
                <w:sz w:val="16"/>
                <w:szCs w:val="16"/>
              </w:rPr>
              <w:t>-</w:t>
            </w:r>
          </w:p>
        </w:tc>
        <w:tc>
          <w:tcPr>
            <w:tcW w:w="0" w:type="auto"/>
            <w:tcBorders>
              <w:top w:val="nil"/>
              <w:bottom w:val="single" w:sz="12" w:space="0" w:color="008000"/>
            </w:tcBorders>
            <w:shd w:val="clear" w:color="auto" w:fill="FFFFFF"/>
          </w:tcPr>
          <w:p w14:paraId="19832BBB" w14:textId="7029E032" w:rsidR="006C444F" w:rsidRPr="007300FC" w:rsidRDefault="006C444F" w:rsidP="008D1B3A">
            <w:pPr>
              <w:pStyle w:val="CETBodytext"/>
              <w:ind w:right="-1"/>
              <w:jc w:val="center"/>
              <w:rPr>
                <w:rFonts w:cs="Arial"/>
                <w:sz w:val="16"/>
                <w:szCs w:val="16"/>
              </w:rPr>
            </w:pPr>
            <w:r w:rsidRPr="007300FC">
              <w:rPr>
                <w:rFonts w:cs="Arial"/>
                <w:sz w:val="16"/>
                <w:szCs w:val="16"/>
              </w:rPr>
              <w:t>2E-03</w:t>
            </w:r>
            <w:r w:rsidR="0000633E" w:rsidRPr="007300FC">
              <w:rPr>
                <w:rFonts w:cs="Arial"/>
                <w:sz w:val="16"/>
                <w:szCs w:val="16"/>
                <w:vertAlign w:val="superscript"/>
              </w:rPr>
              <w:t>b</w:t>
            </w:r>
          </w:p>
        </w:tc>
      </w:tr>
    </w:tbl>
    <w:p w14:paraId="25234960" w14:textId="64BEB193" w:rsidR="00C77354" w:rsidRPr="007300FC" w:rsidRDefault="0047088F" w:rsidP="008D1B3A">
      <w:pPr>
        <w:pStyle w:val="CETBodytext"/>
      </w:pPr>
      <w:r w:rsidRPr="007300FC">
        <w:t>From results, it is clearly noticeable that the introduction of process modifications led to an increment of two order of magnitude of the probability associated with the Top Event, highlighting a loss in process in safety. Moreover, th</w:t>
      </w:r>
      <w:r w:rsidR="008C5C54" w:rsidRPr="007300FC">
        <w:t>e max order of the</w:t>
      </w:r>
      <w:r w:rsidR="00533196">
        <w:t xml:space="preserve"> Minimal Cut Set</w:t>
      </w:r>
      <w:r w:rsidR="008C5C54" w:rsidRPr="007300FC">
        <w:t xml:space="preserve"> </w:t>
      </w:r>
      <w:r w:rsidR="00533196">
        <w:t>(</w:t>
      </w:r>
      <w:r w:rsidR="008C5C54" w:rsidRPr="007300FC">
        <w:t>MCS</w:t>
      </w:r>
      <w:r w:rsidR="00533196">
        <w:t>)</w:t>
      </w:r>
      <w:r w:rsidR="008C5C54" w:rsidRPr="007300FC">
        <w:t xml:space="preserve"> was reduced by one, indicating a safety level reduction.</w:t>
      </w:r>
    </w:p>
    <w:p w14:paraId="77D958C9" w14:textId="7A7DFDC6" w:rsidR="00C77354" w:rsidRPr="007300FC" w:rsidRDefault="00C4717A" w:rsidP="008D1B3A">
      <w:pPr>
        <w:pStyle w:val="CETTabletitle"/>
        <w:spacing w:line="264" w:lineRule="auto"/>
        <w:rPr>
          <w:lang w:val="en-US"/>
        </w:rPr>
      </w:pPr>
      <w:r w:rsidRPr="007300FC">
        <w:rPr>
          <w:lang w:val="en-US"/>
        </w:rPr>
        <w:t xml:space="preserve">Table </w:t>
      </w:r>
      <w:r w:rsidR="0047088F" w:rsidRPr="007300FC">
        <w:rPr>
          <w:lang w:val="en-US"/>
        </w:rPr>
        <w:t>7</w:t>
      </w:r>
      <w:r w:rsidRPr="007300FC">
        <w:rPr>
          <w:lang w:val="en-US"/>
        </w:rPr>
        <w:t xml:space="preserve">: </w:t>
      </w:r>
      <w:r w:rsidR="007300FC">
        <w:rPr>
          <w:lang w:val="en-US"/>
        </w:rPr>
        <w:t>FTA results for the Top Event “Dust explosion”</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461"/>
        <w:gridCol w:w="1411"/>
        <w:gridCol w:w="1523"/>
      </w:tblGrid>
      <w:tr w:rsidR="00C4717A" w:rsidRPr="000A035B" w14:paraId="349D8AB7" w14:textId="77777777" w:rsidTr="00C4717A">
        <w:tc>
          <w:tcPr>
            <w:tcW w:w="0" w:type="auto"/>
            <w:tcBorders>
              <w:top w:val="single" w:sz="12" w:space="0" w:color="008000"/>
              <w:bottom w:val="single" w:sz="6" w:space="0" w:color="008000"/>
            </w:tcBorders>
            <w:shd w:val="clear" w:color="auto" w:fill="FFFFFF"/>
          </w:tcPr>
          <w:p w14:paraId="6FDFB7F9" w14:textId="77777777" w:rsidR="00C4717A" w:rsidRPr="007300FC" w:rsidRDefault="00C4717A" w:rsidP="008D1B3A">
            <w:pPr>
              <w:pStyle w:val="CETBodytext"/>
              <w:jc w:val="center"/>
              <w:rPr>
                <w:highlight w:val="yellow"/>
              </w:rPr>
            </w:pPr>
            <w:r w:rsidRPr="000A035B">
              <w:t>Basic event</w:t>
            </w:r>
          </w:p>
        </w:tc>
        <w:tc>
          <w:tcPr>
            <w:tcW w:w="0" w:type="auto"/>
            <w:tcBorders>
              <w:top w:val="single" w:sz="12" w:space="0" w:color="008000"/>
              <w:bottom w:val="single" w:sz="6" w:space="0" w:color="008000"/>
            </w:tcBorders>
            <w:shd w:val="clear" w:color="auto" w:fill="FFFFFF"/>
          </w:tcPr>
          <w:p w14:paraId="74A1C331" w14:textId="00F92050" w:rsidR="00C4717A" w:rsidRPr="007300FC" w:rsidRDefault="00C4717A" w:rsidP="008D1B3A">
            <w:pPr>
              <w:pStyle w:val="CETBodytext"/>
              <w:jc w:val="center"/>
              <w:rPr>
                <w:highlight w:val="yellow"/>
              </w:rPr>
            </w:pPr>
            <w:r w:rsidRPr="000A035B">
              <w:t>Standard process</w:t>
            </w:r>
          </w:p>
        </w:tc>
        <w:tc>
          <w:tcPr>
            <w:tcW w:w="1523" w:type="dxa"/>
            <w:tcBorders>
              <w:top w:val="single" w:sz="12" w:space="0" w:color="008000"/>
              <w:bottom w:val="single" w:sz="6" w:space="0" w:color="008000"/>
            </w:tcBorders>
            <w:shd w:val="clear" w:color="auto" w:fill="FFFFFF"/>
          </w:tcPr>
          <w:p w14:paraId="7CCA12D4" w14:textId="17481AB5" w:rsidR="00C4717A" w:rsidRPr="007300FC" w:rsidRDefault="00C4717A" w:rsidP="008D1B3A">
            <w:pPr>
              <w:pStyle w:val="CETBodytext"/>
              <w:jc w:val="center"/>
              <w:rPr>
                <w:highlight w:val="yellow"/>
              </w:rPr>
            </w:pPr>
            <w:r w:rsidRPr="000A035B">
              <w:t>Modified process</w:t>
            </w:r>
          </w:p>
        </w:tc>
      </w:tr>
      <w:tr w:rsidR="00C4717A" w:rsidRPr="000A035B" w14:paraId="2F9D36D5" w14:textId="77777777" w:rsidTr="00C4717A">
        <w:tc>
          <w:tcPr>
            <w:tcW w:w="0" w:type="auto"/>
            <w:shd w:val="clear" w:color="auto" w:fill="FFFFFF"/>
          </w:tcPr>
          <w:p w14:paraId="1ADF6C38" w14:textId="756AE3A6" w:rsidR="00C4717A" w:rsidRPr="007300FC" w:rsidRDefault="00C4717A" w:rsidP="008D1B3A">
            <w:pPr>
              <w:pStyle w:val="CETBodytext"/>
              <w:jc w:val="center"/>
            </w:pPr>
            <w:r w:rsidRPr="000A035B">
              <w:t># of MCS</w:t>
            </w:r>
          </w:p>
        </w:tc>
        <w:tc>
          <w:tcPr>
            <w:tcW w:w="0" w:type="auto"/>
            <w:shd w:val="clear" w:color="auto" w:fill="FFFFFF"/>
          </w:tcPr>
          <w:p w14:paraId="08475CBD" w14:textId="540A8F1F" w:rsidR="00C4717A" w:rsidRPr="007300FC" w:rsidRDefault="00C4717A" w:rsidP="008D1B3A">
            <w:pPr>
              <w:pStyle w:val="CETBodytext"/>
              <w:jc w:val="center"/>
            </w:pPr>
            <w:r w:rsidRPr="007300FC">
              <w:t>3</w:t>
            </w:r>
          </w:p>
        </w:tc>
        <w:tc>
          <w:tcPr>
            <w:tcW w:w="1523" w:type="dxa"/>
            <w:shd w:val="clear" w:color="auto" w:fill="FFFFFF"/>
          </w:tcPr>
          <w:p w14:paraId="34BD8192" w14:textId="54103D2B" w:rsidR="00C4717A" w:rsidRPr="007300FC" w:rsidRDefault="00C4717A" w:rsidP="008D1B3A">
            <w:pPr>
              <w:pStyle w:val="CETBodytext"/>
              <w:jc w:val="center"/>
            </w:pPr>
            <w:r w:rsidRPr="007300FC">
              <w:t>3</w:t>
            </w:r>
          </w:p>
        </w:tc>
      </w:tr>
      <w:tr w:rsidR="00C4717A" w:rsidRPr="000A035B" w14:paraId="225D912D" w14:textId="77777777" w:rsidTr="00C4717A">
        <w:tc>
          <w:tcPr>
            <w:tcW w:w="0" w:type="auto"/>
            <w:shd w:val="clear" w:color="auto" w:fill="FFFFFF"/>
          </w:tcPr>
          <w:p w14:paraId="45F38823" w14:textId="0C84CB0C" w:rsidR="00C4717A" w:rsidRPr="000A035B" w:rsidRDefault="00C4717A" w:rsidP="008D1B3A">
            <w:pPr>
              <w:pStyle w:val="CETBodytext"/>
              <w:jc w:val="center"/>
            </w:pPr>
            <w:r w:rsidRPr="000A035B">
              <w:t>Max order of MCS</w:t>
            </w:r>
          </w:p>
        </w:tc>
        <w:tc>
          <w:tcPr>
            <w:tcW w:w="0" w:type="auto"/>
            <w:shd w:val="clear" w:color="auto" w:fill="FFFFFF"/>
          </w:tcPr>
          <w:p w14:paraId="2ABA75C4" w14:textId="518CA7B3" w:rsidR="00C4717A" w:rsidRPr="007300FC" w:rsidRDefault="00C4717A" w:rsidP="008D1B3A">
            <w:pPr>
              <w:pStyle w:val="CETBodytext"/>
              <w:jc w:val="center"/>
            </w:pPr>
            <w:r w:rsidRPr="007300FC">
              <w:t>5</w:t>
            </w:r>
          </w:p>
        </w:tc>
        <w:tc>
          <w:tcPr>
            <w:tcW w:w="1523" w:type="dxa"/>
            <w:shd w:val="clear" w:color="auto" w:fill="FFFFFF"/>
          </w:tcPr>
          <w:p w14:paraId="4E44ABE1" w14:textId="0E07852C" w:rsidR="00C4717A" w:rsidRPr="007300FC" w:rsidRDefault="00C4717A" w:rsidP="008D1B3A">
            <w:pPr>
              <w:pStyle w:val="CETBodytext"/>
              <w:jc w:val="center"/>
            </w:pPr>
            <w:r w:rsidRPr="007300FC">
              <w:t>4</w:t>
            </w:r>
          </w:p>
        </w:tc>
      </w:tr>
      <w:tr w:rsidR="00C4717A" w:rsidRPr="000A035B" w14:paraId="36D07D70" w14:textId="77777777" w:rsidTr="00C4717A">
        <w:tc>
          <w:tcPr>
            <w:tcW w:w="0" w:type="auto"/>
            <w:shd w:val="clear" w:color="auto" w:fill="FFFFFF"/>
          </w:tcPr>
          <w:p w14:paraId="3D4D580E" w14:textId="68585808" w:rsidR="00C4717A" w:rsidRPr="007300FC" w:rsidRDefault="00C4717A" w:rsidP="008D1B3A">
            <w:pPr>
              <w:pStyle w:val="CETBodytext"/>
              <w:ind w:right="-1"/>
              <w:jc w:val="center"/>
              <w:rPr>
                <w:rFonts w:cs="Arial"/>
                <w:szCs w:val="18"/>
              </w:rPr>
            </w:pPr>
            <w:r w:rsidRPr="000A035B">
              <w:t>Probability</w:t>
            </w:r>
          </w:p>
        </w:tc>
        <w:tc>
          <w:tcPr>
            <w:tcW w:w="0" w:type="auto"/>
            <w:shd w:val="clear" w:color="auto" w:fill="FFFFFF"/>
          </w:tcPr>
          <w:p w14:paraId="5B37E049" w14:textId="1B2AD2D2" w:rsidR="00C4717A" w:rsidRPr="007300FC" w:rsidRDefault="00C4717A" w:rsidP="008D1B3A">
            <w:pPr>
              <w:pStyle w:val="CETBodytext"/>
              <w:ind w:right="-1"/>
              <w:jc w:val="center"/>
              <w:rPr>
                <w:rFonts w:cs="Arial"/>
                <w:szCs w:val="18"/>
              </w:rPr>
            </w:pPr>
            <w:r w:rsidRPr="007300FC">
              <w:rPr>
                <w:rFonts w:cs="Arial"/>
                <w:szCs w:val="18"/>
              </w:rPr>
              <w:t>8.76E-05</w:t>
            </w:r>
          </w:p>
        </w:tc>
        <w:tc>
          <w:tcPr>
            <w:tcW w:w="1523" w:type="dxa"/>
            <w:shd w:val="clear" w:color="auto" w:fill="FFFFFF"/>
          </w:tcPr>
          <w:p w14:paraId="09A42A23" w14:textId="19643E48" w:rsidR="00C4717A" w:rsidRPr="007300FC" w:rsidRDefault="00C4717A" w:rsidP="008D1B3A">
            <w:pPr>
              <w:pStyle w:val="CETBodytext"/>
              <w:ind w:right="-1"/>
              <w:jc w:val="center"/>
              <w:rPr>
                <w:rFonts w:cs="Arial"/>
                <w:szCs w:val="18"/>
              </w:rPr>
            </w:pPr>
            <w:r w:rsidRPr="007300FC">
              <w:rPr>
                <w:rFonts w:cs="Arial"/>
                <w:szCs w:val="18"/>
              </w:rPr>
              <w:t xml:space="preserve">5.0E-03 </w:t>
            </w:r>
          </w:p>
        </w:tc>
      </w:tr>
    </w:tbl>
    <w:p w14:paraId="309DC951" w14:textId="3417AD3F" w:rsidR="005F3C40" w:rsidRPr="007300FC" w:rsidRDefault="008C5C54" w:rsidP="008D1B3A">
      <w:pPr>
        <w:pStyle w:val="CETBodytext"/>
      </w:pPr>
      <w:r w:rsidRPr="007300FC">
        <w:t xml:space="preserve">It is interesting to show that the importance of the local fire inside the barrels as triggering event appears to have a low importance, since the dedicated MCS have probabilities around 1.0E-08 for both cases. This is in </w:t>
      </w:r>
      <w:r w:rsidRPr="007300FC">
        <w:lastRenderedPageBreak/>
        <w:t xml:space="preserve">contrast with the most credited ignition source reported in the literature </w:t>
      </w:r>
      <w:r w:rsidRPr="007300FC">
        <w:fldChar w:fldCharType="begin"/>
      </w:r>
      <w:r w:rsidRPr="007300FC">
        <w:instrText xml:space="preserve"> ADDIN ZOTERO_ITEM CSL_CITATION {"citationID":"fFbiD90F","properties":{"formattedCitation":"(Li et al., 2016)","plainCitation":"(Li et al., 2016)","noteIndex":0},"citationItems":[{"id":34,"uris":["http://zotero.org/users/local/srvgdN1j/items/LUR7F5KX"],"uri":["http://zotero.org/users/local/srvgdN1j/items/LUR7F5KX"],"itemData":{"id":34,"type":"article-journal","abstract":"On August 2, 2014 a catastrophic dust explosion occurred in a large industrial plant for polishing various aluminium-alloy parts in Kunshan, China. The explosion occurred during manual polishing of the surfaces of aluminium-alloy wheel hubs for the car industry. 75 people lost their lives immediately and another 185 were injured. Subsequently, 71 of the seriously injured also died, which increased the total loss of lives to 146. The direct economic loss of was 351 million yuan. This is probably one of the most serious dust explosion catastrophes known apart from some very major coal dust explosion disasters in coal mines. Based on measurements of explosion parameters of dust samples collected on the explosion site and on-site investigations and interviews, it was concluded that a series of consecutive explosions was initiated in one of the external dust filters. Then it propagated into the main building via the dust extraction ducting and further onto the second floor. At the same time the propagating in-house dust flame was sucked into the ducts leading to seven other external dust filters, which also exploded. On the basis of investigations on site after the explosion and subsequent laboratory experiments and data analyses it was concluded that the explosion was most probably initiated by self-ignition of contaminated aluminium-alloy dust in the dust collecting barrel below the external bag filter unit in which the initial primary explosion took place. General ignorance of the potential risk of dust explosions in industries producing fine metal dusts as a low-mass waste by-product is the most probable basic root cause of this catastrophic accident. Therefore, avoiding accumulation of deposits of such dusts indoors by good regular housekeeping and other means is regarded the most effective and practical way of loss prevention due to metal dust explosions in such plants. In addition, explosion isolation between dust collecting systems and workshops appears to be another important measure towards minimizing the consequences of such explosions.","container-title":"Journal of Loss Prevention in the Process Industries","DOI":"10.1016/j.jlp.2015.11.013","ISSN":"0950-4230","journalAbbreviation":"Journal of Loss Prevention in the Process Industries","page":"121-130","title":"A catastrophic aluminium-alloy dust explosion in China","volume":"39","author":[{"family":"Li","given":"G."},{"family":"Yang","given":"H.-X."},{"family":"Yuan","given":"C.-M."},{"family":"Eckhoff","given":"R.K."}],"issued":{"date-parts":[["2016",1,1]]}}}],"schema":"https://github.com/citation-style-language/schema/raw/master/csl-citation.json"} </w:instrText>
      </w:r>
      <w:r w:rsidRPr="007300FC">
        <w:fldChar w:fldCharType="separate"/>
      </w:r>
      <w:r w:rsidRPr="000A035B">
        <w:rPr>
          <w:rFonts w:cs="Arial"/>
        </w:rPr>
        <w:t>(Li et al., 2016)</w:t>
      </w:r>
      <w:r w:rsidRPr="007300FC">
        <w:fldChar w:fldCharType="end"/>
      </w:r>
      <w:r w:rsidRPr="007300FC">
        <w:t xml:space="preserve">. It is possible that the low importance estimated </w:t>
      </w:r>
      <w:r w:rsidR="00152710">
        <w:t>here</w:t>
      </w:r>
      <w:r w:rsidRPr="007300FC">
        <w:t xml:space="preserve"> is due to the introduction of the visual inspection of the barrel of the operators, that acts as a protective measure, lowering the likelihood of the associated process failures. Nevertheless, results from this simulation highlight the issues </w:t>
      </w:r>
      <w:r w:rsidR="00C0653C">
        <w:t>which</w:t>
      </w:r>
      <w:r w:rsidR="00C0653C" w:rsidRPr="007300FC">
        <w:t xml:space="preserve"> </w:t>
      </w:r>
      <w:r w:rsidRPr="007300FC">
        <w:t>can rise from not considering process modifications in risk assessments, even if they are supposed to last for short periods of time.</w:t>
      </w:r>
    </w:p>
    <w:p w14:paraId="388EA457" w14:textId="47F43566" w:rsidR="000A0A5E" w:rsidRPr="000A035B" w:rsidRDefault="000A0A5E" w:rsidP="008D1B3A">
      <w:pPr>
        <w:pStyle w:val="CETHeading1"/>
        <w:spacing w:line="264" w:lineRule="auto"/>
      </w:pPr>
      <w:r w:rsidRPr="000A035B">
        <w:t>Conclusions</w:t>
      </w:r>
    </w:p>
    <w:p w14:paraId="7EB174C0" w14:textId="22C5ED19" w:rsidR="008C5C54" w:rsidRPr="000A035B" w:rsidRDefault="008C5C54" w:rsidP="008D1B3A">
      <w:pPr>
        <w:pStyle w:val="CETBodytext"/>
      </w:pPr>
      <w:r w:rsidRPr="000A035B">
        <w:t>In this paper, it is shown that the ROA-CCD technique can be a powerful tool</w:t>
      </w:r>
      <w:r w:rsidR="002937CE">
        <w:t xml:space="preserve">, </w:t>
      </w:r>
      <w:r w:rsidR="002937CE" w:rsidRPr="002937CE">
        <w:t>thanks to its systematic nature</w:t>
      </w:r>
      <w:r w:rsidR="002937CE">
        <w:t>,</w:t>
      </w:r>
      <w:r w:rsidRPr="000A035B">
        <w:t xml:space="preserve"> to update risk assessments following process modifications.</w:t>
      </w:r>
      <w:r w:rsidR="00C40A96">
        <w:t xml:space="preserve"> Such modifications may heavily impact process safety, and lead to extremely severe coincidences, as shown by many historical industrial accidents. The method </w:t>
      </w:r>
      <w:r w:rsidR="000E7F49">
        <w:t>discussed</w:t>
      </w:r>
      <w:r w:rsidR="00C40A96">
        <w:t xml:space="preserve"> is an attempt to propose a structured and organized method, in order to have a fast and reliable risk assessment update.  </w:t>
      </w:r>
    </w:p>
    <w:p w14:paraId="4F1327F8" w14:textId="77777777" w:rsidR="00600535" w:rsidRPr="007749F0" w:rsidRDefault="00600535" w:rsidP="008D1B3A">
      <w:pPr>
        <w:pStyle w:val="CETReference"/>
        <w:spacing w:line="264" w:lineRule="auto"/>
        <w:rPr>
          <w:lang w:val="en-US"/>
        </w:rPr>
      </w:pPr>
      <w:r w:rsidRPr="007749F0">
        <w:rPr>
          <w:lang w:val="en-US"/>
        </w:rPr>
        <w:t>References</w:t>
      </w:r>
    </w:p>
    <w:p w14:paraId="55402E4D" w14:textId="37B80E4A" w:rsidR="00CC557F" w:rsidRPr="00CC557F" w:rsidRDefault="006F2EDC" w:rsidP="008D1B3A">
      <w:pPr>
        <w:pStyle w:val="CETReferencetext"/>
      </w:pPr>
      <w:r w:rsidRPr="007300FC">
        <w:rPr>
          <w:szCs w:val="16"/>
          <w:lang w:val="en-US"/>
        </w:rPr>
        <w:fldChar w:fldCharType="begin"/>
      </w:r>
      <w:r w:rsidR="00C5457C" w:rsidRPr="00476832">
        <w:rPr>
          <w:szCs w:val="16"/>
          <w:lang w:val="en-US"/>
        </w:rPr>
        <w:instrText xml:space="preserve"> ADDIN ZOTERO_BIBL {"uncited":[],"omitted":[],"custom":[]} CSL_BIBLIOGRAPHY </w:instrText>
      </w:r>
      <w:r w:rsidRPr="007300FC">
        <w:rPr>
          <w:szCs w:val="16"/>
          <w:lang w:val="en-US"/>
        </w:rPr>
        <w:fldChar w:fldCharType="separate"/>
      </w:r>
      <w:r w:rsidR="00CC557F" w:rsidRPr="00476832">
        <w:rPr>
          <w:lang w:val="en-US"/>
        </w:rPr>
        <w:t>Bello, G.C., Colombari, V., 1980</w:t>
      </w:r>
      <w:r w:rsidR="00476832" w:rsidRPr="00123A77">
        <w:rPr>
          <w:lang w:val="en-US"/>
        </w:rPr>
        <w:t>,</w:t>
      </w:r>
      <w:r w:rsidR="00CC557F" w:rsidRPr="00476832">
        <w:rPr>
          <w:lang w:val="en-US"/>
        </w:rPr>
        <w:t xml:space="preserve"> </w:t>
      </w:r>
      <w:r w:rsidR="00CC557F" w:rsidRPr="00CC557F">
        <w:t>The human factors in risk analyses of process plants: The control room operator model ‘TESEO.’ Reliability Engineering 1, 3–14.</w:t>
      </w:r>
    </w:p>
    <w:p w14:paraId="1A3D33BE" w14:textId="23CF0813" w:rsidR="00CC557F" w:rsidRPr="00CC557F" w:rsidRDefault="00CC557F" w:rsidP="008D1B3A">
      <w:pPr>
        <w:pStyle w:val="CETReferencetext"/>
      </w:pPr>
      <w:r w:rsidRPr="00CC557F">
        <w:t>Casal, J., 2018</w:t>
      </w:r>
      <w:r w:rsidR="00476832">
        <w:t>,</w:t>
      </w:r>
      <w:r w:rsidRPr="00CC557F">
        <w:t xml:space="preserve"> Chapter 11 - Quantitative Risk Analysis, in: Casal, J. (Ed.), Evaluation of the Effects and Consequences of Major Accidents in Industrial Plants (Second Edition). </w:t>
      </w:r>
      <w:r w:rsidR="00CF2C7D" w:rsidRPr="00CF2C7D">
        <w:t xml:space="preserve">Elsevier B.V.: Amsterdam, </w:t>
      </w:r>
      <w:r w:rsidR="00407645">
        <w:t>NL</w:t>
      </w:r>
      <w:r w:rsidRPr="00CC557F">
        <w:t>, 439–481.</w:t>
      </w:r>
    </w:p>
    <w:p w14:paraId="38F6B3E0" w14:textId="2D8E3872" w:rsidR="00CC557F" w:rsidRPr="00CC557F" w:rsidRDefault="00CC557F" w:rsidP="008D1B3A">
      <w:pPr>
        <w:pStyle w:val="CETReferencetext"/>
      </w:pPr>
      <w:r w:rsidRPr="00CC557F">
        <w:t>Chemical Safety Board, 2009</w:t>
      </w:r>
      <w:r w:rsidR="00476832">
        <w:t>,</w:t>
      </w:r>
      <w:r w:rsidRPr="00CC557F">
        <w:t xml:space="preserve"> Imperial Sugar Company Dust Explosion and Fire</w:t>
      </w:r>
      <w:r w:rsidR="00CF2C7D">
        <w:t xml:space="preserve"> &lt;</w:t>
      </w:r>
      <w:r w:rsidR="00CF2C7D" w:rsidRPr="00CF2C7D">
        <w:t xml:space="preserve"> https://www.csb.gov/assets</w:t>
      </w:r>
      <w:r w:rsidR="00CF2C7D">
        <w:t xml:space="preserve"> </w:t>
      </w:r>
      <w:r w:rsidR="00CF2C7D" w:rsidRPr="00CF2C7D">
        <w:t>/1/20/imperial_sugar_report_final_updated.pdf?13902</w:t>
      </w:r>
      <w:r w:rsidR="00CF2C7D">
        <w:t>&gt; accessed 20.12.2019</w:t>
      </w:r>
    </w:p>
    <w:p w14:paraId="6B5F6686" w14:textId="44183891" w:rsidR="00CC557F" w:rsidRPr="00CC557F" w:rsidRDefault="00CC557F" w:rsidP="008D1B3A">
      <w:pPr>
        <w:pStyle w:val="CETReferencetext"/>
      </w:pPr>
      <w:r w:rsidRPr="00CC557F">
        <w:t>Chemical Safety Board, 2007</w:t>
      </w:r>
      <w:r w:rsidR="00476832">
        <w:t>,</w:t>
      </w:r>
      <w:r w:rsidRPr="00CC557F">
        <w:t xml:space="preserve"> Synthron Chemical Explosion</w:t>
      </w:r>
      <w:r w:rsidR="00407645">
        <w:t xml:space="preserve"> &lt;</w:t>
      </w:r>
      <w:r w:rsidR="00407645" w:rsidRPr="00407645">
        <w:t>https://www.csb.gov/file.aspx?DocumentId=5619</w:t>
      </w:r>
      <w:r w:rsidR="00407645">
        <w:t>&gt; accessed 20.12.2019</w:t>
      </w:r>
      <w:r w:rsidRPr="00CC557F">
        <w:t>.</w:t>
      </w:r>
    </w:p>
    <w:p w14:paraId="45ED0DD4" w14:textId="3A156957" w:rsidR="00CC557F" w:rsidRPr="00CC557F" w:rsidRDefault="00CC557F" w:rsidP="008D1B3A">
      <w:pPr>
        <w:pStyle w:val="CETReferencetext"/>
      </w:pPr>
      <w:r w:rsidRPr="00123A77">
        <w:rPr>
          <w:lang w:val="en-US"/>
        </w:rPr>
        <w:t>Contini, P.M., Contini, S., Copelli, S., Rota, R., Demichela, M., 2015</w:t>
      </w:r>
      <w:r w:rsidR="00476832" w:rsidRPr="00123A77">
        <w:rPr>
          <w:lang w:val="en-US"/>
        </w:rPr>
        <w:t>,</w:t>
      </w:r>
      <w:r w:rsidRPr="00123A77">
        <w:rPr>
          <w:lang w:val="en-US"/>
        </w:rPr>
        <w:t xml:space="preserve"> </w:t>
      </w:r>
      <w:r w:rsidRPr="00CC557F">
        <w:t>From HazOp study to automatic construction of cause consequence diagrams for frequency calculation of hazardous plant states. Presented at the Safety and Reliability of Complex Engineered Systems - Proceedings of the 25th European Safety and Reliability Conference, ESREL 2015,</w:t>
      </w:r>
      <w:r w:rsidR="00407645">
        <w:t xml:space="preserve"> </w:t>
      </w:r>
      <w:r w:rsidRPr="00CC557F">
        <w:t>347–355.</w:t>
      </w:r>
    </w:p>
    <w:p w14:paraId="32384E44" w14:textId="2B52D869" w:rsidR="00CC557F" w:rsidRPr="00CC557F" w:rsidRDefault="00CC557F" w:rsidP="008D1B3A">
      <w:pPr>
        <w:pStyle w:val="CETReferencetext"/>
      </w:pPr>
      <w:r w:rsidRPr="00123A77">
        <w:t>Contini, S., Contini, P.M., Torretta, V., Cattaneo, C.S., Raboni, M., Copelli, S., 2016</w:t>
      </w:r>
      <w:r w:rsidR="00476832" w:rsidRPr="00123A77">
        <w:t>,</w:t>
      </w:r>
      <w:r w:rsidRPr="00123A77">
        <w:t xml:space="preserve"> </w:t>
      </w:r>
      <w:r w:rsidRPr="00CC557F">
        <w:t>Comparison of classical and “cause consequence diagrams” Recursive Operability Analysis: The T2 Laboratories accident. Chemical Engineering Transactions 53, 109–114.</w:t>
      </w:r>
    </w:p>
    <w:p w14:paraId="351F4EC9" w14:textId="589EEA63" w:rsidR="00CC557F" w:rsidRPr="00CC557F" w:rsidRDefault="00CC557F" w:rsidP="008D1B3A">
      <w:pPr>
        <w:pStyle w:val="CETReferencetext"/>
      </w:pPr>
      <w:r w:rsidRPr="00CC557F">
        <w:t>Crawley, F., Tyler, B., 2015</w:t>
      </w:r>
      <w:r w:rsidR="00476832">
        <w:t>,</w:t>
      </w:r>
      <w:r w:rsidRPr="00CC557F">
        <w:t xml:space="preserve"> Chapter 3 - The HAZOP Study Method, in: Crawley, F., Tyler, B. (Eds.), HAZOP: Guide to Best Practice (Third Edition). </w:t>
      </w:r>
      <w:r w:rsidR="00CF2C7D" w:rsidRPr="00CF2C7D">
        <w:t xml:space="preserve">Elsevier B.V.: Amsterdam, </w:t>
      </w:r>
      <w:r w:rsidR="00407645">
        <w:t>NL</w:t>
      </w:r>
      <w:r w:rsidRPr="00CC557F">
        <w:t>, 10–12.</w:t>
      </w:r>
    </w:p>
    <w:p w14:paraId="0D1E44D2" w14:textId="248AB55B" w:rsidR="00CC557F" w:rsidRPr="00CC557F" w:rsidRDefault="00CC557F" w:rsidP="008D1B3A">
      <w:pPr>
        <w:pStyle w:val="CETReferencetext"/>
      </w:pPr>
      <w:r w:rsidRPr="00CC557F">
        <w:t>Demichela, M., Marmo, L., Piccinini, N., 2002</w:t>
      </w:r>
      <w:r w:rsidR="00476832">
        <w:t>,</w:t>
      </w:r>
      <w:r w:rsidRPr="00CC557F">
        <w:t xml:space="preserve"> Recursive operability analysis of a complex plant with multiple protection devices. Reliability Engineering &amp; System Safety 77, 301–308</w:t>
      </w:r>
      <w:r w:rsidR="00407645">
        <w:t>.</w:t>
      </w:r>
    </w:p>
    <w:p w14:paraId="5D42F0EC" w14:textId="7FC85D49" w:rsidR="00CC557F" w:rsidRPr="00CC557F" w:rsidRDefault="00CC557F" w:rsidP="008D1B3A">
      <w:pPr>
        <w:pStyle w:val="CETReferencetext"/>
      </w:pPr>
      <w:r w:rsidRPr="00CC557F">
        <w:t>Eckhoff, R.K., 2003</w:t>
      </w:r>
      <w:r w:rsidR="00476832">
        <w:t>,</w:t>
      </w:r>
      <w:r w:rsidRPr="00CC557F">
        <w:t xml:space="preserve"> Dust Explosions in the Process Industries. </w:t>
      </w:r>
      <w:r w:rsidR="00CF2C7D" w:rsidRPr="00CF2C7D">
        <w:t xml:space="preserve">Elsevier B.V.: Amsterdam, </w:t>
      </w:r>
      <w:r w:rsidR="00407645">
        <w:t>NL</w:t>
      </w:r>
      <w:r w:rsidRPr="00CC557F">
        <w:t>.</w:t>
      </w:r>
    </w:p>
    <w:p w14:paraId="6C217642" w14:textId="22B17FB9" w:rsidR="00CC557F" w:rsidRPr="00CC557F" w:rsidRDefault="00CC557F" w:rsidP="008D1B3A">
      <w:pPr>
        <w:pStyle w:val="CETReferencetext"/>
      </w:pPr>
      <w:r w:rsidRPr="00CC557F">
        <w:t>Green, D., Perry, R., 2007</w:t>
      </w:r>
      <w:r w:rsidR="00476832">
        <w:t>,</w:t>
      </w:r>
      <w:r w:rsidRPr="00CC557F">
        <w:t xml:space="preserve"> Perry’s Chemical Engineers’ Handbook, Eighth Edition</w:t>
      </w:r>
      <w:r w:rsidR="00476832">
        <w:t>,</w:t>
      </w:r>
      <w:r w:rsidRPr="00CC557F">
        <w:t xml:space="preserve"> ed. McGraw-Hill Education, New York</w:t>
      </w:r>
      <w:r w:rsidR="00407645">
        <w:t>, US</w:t>
      </w:r>
      <w:r w:rsidRPr="00CC557F">
        <w:t>.</w:t>
      </w:r>
    </w:p>
    <w:p w14:paraId="5AC2AABA" w14:textId="3E688807" w:rsidR="00CC557F" w:rsidRPr="00CC557F" w:rsidRDefault="00CC557F" w:rsidP="008D1B3A">
      <w:pPr>
        <w:pStyle w:val="CETReferencetext"/>
      </w:pPr>
      <w:r w:rsidRPr="00CC557F">
        <w:t>Khan, F., Rathnayaka, S., Ahmed, S., 2015</w:t>
      </w:r>
      <w:r w:rsidR="00476832">
        <w:t>,</w:t>
      </w:r>
      <w:r w:rsidRPr="00CC557F">
        <w:t xml:space="preserve"> Methods and models in process safety and risk management: Past, present and future. Process Safety and Environmental Protection 98, 116–147</w:t>
      </w:r>
      <w:r w:rsidR="00407645">
        <w:t>.</w:t>
      </w:r>
    </w:p>
    <w:p w14:paraId="791C7902" w14:textId="1408C1AC" w:rsidR="00CC557F" w:rsidRPr="00CC557F" w:rsidRDefault="00CC557F" w:rsidP="008D1B3A">
      <w:pPr>
        <w:pStyle w:val="CETReferencetext"/>
      </w:pPr>
      <w:r w:rsidRPr="00CC557F">
        <w:t>Kritzinger, D., 2017</w:t>
      </w:r>
      <w:r w:rsidR="00476832">
        <w:t>,</w:t>
      </w:r>
      <w:r w:rsidRPr="00CC557F">
        <w:t xml:space="preserve"> 4 - Fault tree analysis, in: Kritzinger, D. (Ed.), Aircraft System Safety. Woodhead Publishing</w:t>
      </w:r>
      <w:r w:rsidR="00407645">
        <w:t>: Cambridge, UK</w:t>
      </w:r>
      <w:r w:rsidRPr="00CC557F">
        <w:t>, 59–99.</w:t>
      </w:r>
    </w:p>
    <w:p w14:paraId="545B40F4" w14:textId="62947DF6" w:rsidR="00CC557F" w:rsidRPr="00CC557F" w:rsidRDefault="00CC557F" w:rsidP="008D1B3A">
      <w:pPr>
        <w:pStyle w:val="CETReferencetext"/>
      </w:pPr>
      <w:r w:rsidRPr="00CC557F">
        <w:t>Lees, F., 2005</w:t>
      </w:r>
      <w:r w:rsidR="00476832">
        <w:t>,</w:t>
      </w:r>
      <w:r w:rsidRPr="00CC557F">
        <w:t xml:space="preserve"> Lees’ Loss Prevention in the Process Industries: Hazard Identification, Assessment and Control. </w:t>
      </w:r>
      <w:r w:rsidR="00407645" w:rsidRPr="00CF2C7D">
        <w:t xml:space="preserve">Elsevier B.V.: Amsterdam, </w:t>
      </w:r>
      <w:r w:rsidR="00407645">
        <w:t>NL</w:t>
      </w:r>
      <w:r w:rsidRPr="00CC557F">
        <w:t>.</w:t>
      </w:r>
    </w:p>
    <w:p w14:paraId="4BD7BAF7" w14:textId="2418C1DA" w:rsidR="00CC557F" w:rsidRPr="00CC557F" w:rsidRDefault="00CC557F" w:rsidP="008D1B3A">
      <w:pPr>
        <w:pStyle w:val="CETReferencetext"/>
      </w:pPr>
      <w:r w:rsidRPr="00CC557F">
        <w:t>Li, G., Yang, H.-X., Yuan, C.-M., Eckhoff, R.K., 2016</w:t>
      </w:r>
      <w:r w:rsidR="00476832">
        <w:t>,</w:t>
      </w:r>
      <w:r w:rsidRPr="00CC557F">
        <w:t xml:space="preserve"> A catastrophic aluminium-alloy dust explosion in China. Journal of Loss Prevention in the Process Industries 39, 121–130</w:t>
      </w:r>
      <w:r w:rsidR="00407645">
        <w:t>.</w:t>
      </w:r>
    </w:p>
    <w:p w14:paraId="2E2C65E8" w14:textId="5442DE7E" w:rsidR="00CC557F" w:rsidRPr="00CC557F" w:rsidRDefault="00CC557F" w:rsidP="008D1B3A">
      <w:pPr>
        <w:pStyle w:val="CETReferencetext"/>
      </w:pPr>
      <w:r w:rsidRPr="00CC557F">
        <w:t>Liu, H.-C., 2019</w:t>
      </w:r>
      <w:r w:rsidR="00476832">
        <w:t>,</w:t>
      </w:r>
      <w:r w:rsidRPr="00CC557F">
        <w:t xml:space="preserve"> Improved FMEA Methods for Proactive Healthcare Risk Analysis. Springer Singapore</w:t>
      </w:r>
      <w:r w:rsidR="00407645">
        <w:t>, CHN</w:t>
      </w:r>
      <w:r w:rsidRPr="00CC557F">
        <w:t>.</w:t>
      </w:r>
    </w:p>
    <w:p w14:paraId="784E3664" w14:textId="5FB4D7D7" w:rsidR="00CC557F" w:rsidRPr="00CC557F" w:rsidRDefault="00CC557F" w:rsidP="008D1B3A">
      <w:pPr>
        <w:pStyle w:val="CETReferencetext"/>
      </w:pPr>
      <w:r w:rsidRPr="00CC557F">
        <w:t>Marhavilas, P.K., Koulouriotis, D., Gemeni, V., 2011</w:t>
      </w:r>
      <w:r w:rsidR="00476832">
        <w:t>,</w:t>
      </w:r>
      <w:r w:rsidRPr="00CC557F">
        <w:t xml:space="preserve"> Risk analysis and assessment methodologies in the work sites: On a review, classification and comparative study of the scientific literature of the period 2000–2009. Journal of Loss Prevention in the Process Industries 24, 477–523</w:t>
      </w:r>
      <w:r w:rsidR="00407645">
        <w:t>.</w:t>
      </w:r>
    </w:p>
    <w:p w14:paraId="6B89949C" w14:textId="4B63A85D" w:rsidR="00CC557F" w:rsidRPr="00CC557F" w:rsidRDefault="00CC557F" w:rsidP="008D1B3A">
      <w:pPr>
        <w:pStyle w:val="CETReferencetext"/>
      </w:pPr>
      <w:r w:rsidRPr="00CC557F">
        <w:t>Nolan, P.F., Barton, J.A., 1987</w:t>
      </w:r>
      <w:r w:rsidR="00476832">
        <w:t>,</w:t>
      </w:r>
      <w:r w:rsidRPr="00CC557F">
        <w:t xml:space="preserve"> Some lessons from thermal-runaway incidents. Journal of Hazardous Materials 14, 233–239. </w:t>
      </w:r>
    </w:p>
    <w:p w14:paraId="18170F4C" w14:textId="59C9BF77" w:rsidR="00CC557F" w:rsidRPr="00CC557F" w:rsidRDefault="00CC557F" w:rsidP="008D1B3A">
      <w:pPr>
        <w:pStyle w:val="CETReferencetext"/>
      </w:pPr>
      <w:r w:rsidRPr="00CC557F">
        <w:t>Piccinini, N., Ciarambino, I., 1997</w:t>
      </w:r>
      <w:r w:rsidR="00476832">
        <w:t>,</w:t>
      </w:r>
      <w:r w:rsidRPr="00CC557F">
        <w:t xml:space="preserve"> Operability analysis devoted to the development of logic trees. Reliability Engineering &amp; System Safety 55, 227–241</w:t>
      </w:r>
      <w:r w:rsidR="00407645">
        <w:t>.</w:t>
      </w:r>
    </w:p>
    <w:p w14:paraId="47B29C5E" w14:textId="406CC04C" w:rsidR="00CC557F" w:rsidRPr="00CC557F" w:rsidRDefault="00CC557F" w:rsidP="008D1B3A">
      <w:pPr>
        <w:pStyle w:val="CETReferencetext"/>
      </w:pPr>
      <w:r w:rsidRPr="00CC557F">
        <w:t xml:space="preserve">World Weather Online | World Weather | Weather Forecast </w:t>
      </w:r>
      <w:r w:rsidR="00407645">
        <w:t>&lt;</w:t>
      </w:r>
      <w:r w:rsidRPr="00CC557F">
        <w:t>www.worldweatheronline.com/</w:t>
      </w:r>
      <w:r w:rsidR="00407645">
        <w:t>&gt;</w:t>
      </w:r>
      <w:r w:rsidRPr="00CC557F">
        <w:t xml:space="preserve"> accessed 11.12.19</w:t>
      </w:r>
      <w:r w:rsidR="00407645">
        <w:t>.</w:t>
      </w:r>
    </w:p>
    <w:p w14:paraId="19C4FC68" w14:textId="35698F81" w:rsidR="004628D2" w:rsidRPr="007300FC" w:rsidRDefault="006F2EDC" w:rsidP="008D1B3A">
      <w:pPr>
        <w:pStyle w:val="CETReferencetext"/>
        <w:rPr>
          <w:lang w:val="en-US"/>
        </w:rPr>
      </w:pPr>
      <w:r w:rsidRPr="007300FC">
        <w:rPr>
          <w:szCs w:val="16"/>
          <w:lang w:val="en-US"/>
        </w:rPr>
        <w:fldChar w:fldCharType="end"/>
      </w:r>
    </w:p>
    <w:sectPr w:rsidR="004628D2" w:rsidRPr="007300FC"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77E268" w14:textId="77777777" w:rsidR="00A65B15" w:rsidRDefault="00A65B15" w:rsidP="004F5E36">
      <w:r>
        <w:separator/>
      </w:r>
    </w:p>
  </w:endnote>
  <w:endnote w:type="continuationSeparator" w:id="0">
    <w:p w14:paraId="2418DF84" w14:textId="77777777" w:rsidR="00A65B15" w:rsidRDefault="00A65B15"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AdvP6960">
    <w:altName w:val="Calibri"/>
    <w:panose1 w:val="00000000000000000000"/>
    <w:charset w:val="4D"/>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8BBE32" w14:textId="77777777" w:rsidR="00A65B15" w:rsidRDefault="00A65B15" w:rsidP="004F5E36">
      <w:r>
        <w:separator/>
      </w:r>
    </w:p>
  </w:footnote>
  <w:footnote w:type="continuationSeparator" w:id="0">
    <w:p w14:paraId="69C06195" w14:textId="77777777" w:rsidR="00A65B15" w:rsidRDefault="00A65B15" w:rsidP="004F5E3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4">
    <w:nsid w:val="4454141B"/>
    <w:multiLevelType w:val="hybridMultilevel"/>
    <w:tmpl w:val="2736BD7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1">
    <w:nsid w:val="70F001C0"/>
    <w:multiLevelType w:val="hybridMultilevel"/>
    <w:tmpl w:val="707E11E0"/>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7"/>
  </w:num>
  <w:num w:numId="13">
    <w:abstractNumId w:val="12"/>
  </w:num>
  <w:num w:numId="14">
    <w:abstractNumId w:val="18"/>
  </w:num>
  <w:num w:numId="15">
    <w:abstractNumId w:val="20"/>
  </w:num>
  <w:num w:numId="16">
    <w:abstractNumId w:val="19"/>
  </w:num>
  <w:num w:numId="17">
    <w:abstractNumId w:val="11"/>
  </w:num>
  <w:num w:numId="18">
    <w:abstractNumId w:val="12"/>
    <w:lvlOverride w:ilvl="0">
      <w:startOverride w:val="1"/>
    </w:lvlOverride>
  </w:num>
  <w:num w:numId="19">
    <w:abstractNumId w:val="16"/>
  </w:num>
  <w:num w:numId="20">
    <w:abstractNumId w:val="15"/>
  </w:num>
  <w:num w:numId="21">
    <w:abstractNumId w:val="13"/>
  </w:num>
  <w:num w:numId="22">
    <w:abstractNumId w:val="14"/>
  </w:num>
  <w:num w:numId="23">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FB"/>
    <w:rsid w:val="0000633E"/>
    <w:rsid w:val="000117CB"/>
    <w:rsid w:val="00023A91"/>
    <w:rsid w:val="0003148D"/>
    <w:rsid w:val="00042C74"/>
    <w:rsid w:val="00051566"/>
    <w:rsid w:val="0005254C"/>
    <w:rsid w:val="00062A9A"/>
    <w:rsid w:val="00065058"/>
    <w:rsid w:val="00084B2F"/>
    <w:rsid w:val="00086C39"/>
    <w:rsid w:val="000933DA"/>
    <w:rsid w:val="00096550"/>
    <w:rsid w:val="000A035B"/>
    <w:rsid w:val="000A03B2"/>
    <w:rsid w:val="000A0A5E"/>
    <w:rsid w:val="000D0268"/>
    <w:rsid w:val="000D34BE"/>
    <w:rsid w:val="000E102F"/>
    <w:rsid w:val="000E36F1"/>
    <w:rsid w:val="000E3A73"/>
    <w:rsid w:val="000E414A"/>
    <w:rsid w:val="000E694E"/>
    <w:rsid w:val="000E760A"/>
    <w:rsid w:val="000E7F49"/>
    <w:rsid w:val="000F093C"/>
    <w:rsid w:val="000F1B6D"/>
    <w:rsid w:val="000F787B"/>
    <w:rsid w:val="00106FA5"/>
    <w:rsid w:val="0012091F"/>
    <w:rsid w:val="00123A77"/>
    <w:rsid w:val="00123C5F"/>
    <w:rsid w:val="00126BC2"/>
    <w:rsid w:val="001308B6"/>
    <w:rsid w:val="0013121F"/>
    <w:rsid w:val="001313CC"/>
    <w:rsid w:val="00131FE6"/>
    <w:rsid w:val="0013263F"/>
    <w:rsid w:val="00134DE4"/>
    <w:rsid w:val="00134EBB"/>
    <w:rsid w:val="0014034D"/>
    <w:rsid w:val="00140579"/>
    <w:rsid w:val="00150E59"/>
    <w:rsid w:val="00152710"/>
    <w:rsid w:val="00152DE3"/>
    <w:rsid w:val="00156985"/>
    <w:rsid w:val="00160F8C"/>
    <w:rsid w:val="00164CF9"/>
    <w:rsid w:val="001667A6"/>
    <w:rsid w:val="00184AD6"/>
    <w:rsid w:val="00194E94"/>
    <w:rsid w:val="001A3023"/>
    <w:rsid w:val="001A4AF7"/>
    <w:rsid w:val="001B0349"/>
    <w:rsid w:val="001B65C1"/>
    <w:rsid w:val="001C3DF6"/>
    <w:rsid w:val="001C684B"/>
    <w:rsid w:val="001D53FC"/>
    <w:rsid w:val="001E3BAE"/>
    <w:rsid w:val="001F42A5"/>
    <w:rsid w:val="001F7B9D"/>
    <w:rsid w:val="00204022"/>
    <w:rsid w:val="00206C0D"/>
    <w:rsid w:val="002224B4"/>
    <w:rsid w:val="002349E1"/>
    <w:rsid w:val="00243C4F"/>
    <w:rsid w:val="002447EF"/>
    <w:rsid w:val="00251550"/>
    <w:rsid w:val="002578AB"/>
    <w:rsid w:val="00260E3A"/>
    <w:rsid w:val="00263B05"/>
    <w:rsid w:val="00271104"/>
    <w:rsid w:val="0027221A"/>
    <w:rsid w:val="00275B61"/>
    <w:rsid w:val="00276A46"/>
    <w:rsid w:val="00276C22"/>
    <w:rsid w:val="0028149A"/>
    <w:rsid w:val="00282656"/>
    <w:rsid w:val="002937CE"/>
    <w:rsid w:val="00296B83"/>
    <w:rsid w:val="002A482C"/>
    <w:rsid w:val="002A72B2"/>
    <w:rsid w:val="002B78CE"/>
    <w:rsid w:val="002C2FB6"/>
    <w:rsid w:val="002C72E7"/>
    <w:rsid w:val="002F3309"/>
    <w:rsid w:val="003009B7"/>
    <w:rsid w:val="00300E56"/>
    <w:rsid w:val="0030363B"/>
    <w:rsid w:val="0030469C"/>
    <w:rsid w:val="00321CA6"/>
    <w:rsid w:val="00334C09"/>
    <w:rsid w:val="00367CBE"/>
    <w:rsid w:val="003723D4"/>
    <w:rsid w:val="00381905"/>
    <w:rsid w:val="00384CC8"/>
    <w:rsid w:val="003871FD"/>
    <w:rsid w:val="003979CC"/>
    <w:rsid w:val="003A1E30"/>
    <w:rsid w:val="003A5A3A"/>
    <w:rsid w:val="003A7D1C"/>
    <w:rsid w:val="003B304B"/>
    <w:rsid w:val="003B3146"/>
    <w:rsid w:val="003B4A7D"/>
    <w:rsid w:val="003D0133"/>
    <w:rsid w:val="003E0D15"/>
    <w:rsid w:val="003F015E"/>
    <w:rsid w:val="003F1D33"/>
    <w:rsid w:val="00400414"/>
    <w:rsid w:val="0040258A"/>
    <w:rsid w:val="00407645"/>
    <w:rsid w:val="00407653"/>
    <w:rsid w:val="0041446B"/>
    <w:rsid w:val="004313F4"/>
    <w:rsid w:val="0044329C"/>
    <w:rsid w:val="004571BC"/>
    <w:rsid w:val="004577FE"/>
    <w:rsid w:val="00457B9C"/>
    <w:rsid w:val="0046164A"/>
    <w:rsid w:val="004628D2"/>
    <w:rsid w:val="00462DCD"/>
    <w:rsid w:val="004648AD"/>
    <w:rsid w:val="004703A9"/>
    <w:rsid w:val="0047088F"/>
    <w:rsid w:val="004760DE"/>
    <w:rsid w:val="004763D7"/>
    <w:rsid w:val="00476832"/>
    <w:rsid w:val="00477802"/>
    <w:rsid w:val="004A004E"/>
    <w:rsid w:val="004A24CF"/>
    <w:rsid w:val="004C3D1D"/>
    <w:rsid w:val="004C7913"/>
    <w:rsid w:val="004D7B03"/>
    <w:rsid w:val="004E3CCB"/>
    <w:rsid w:val="004E4DD6"/>
    <w:rsid w:val="004F5E36"/>
    <w:rsid w:val="00507B47"/>
    <w:rsid w:val="00507BEF"/>
    <w:rsid w:val="00507CC9"/>
    <w:rsid w:val="005119A5"/>
    <w:rsid w:val="00513E5E"/>
    <w:rsid w:val="005278B7"/>
    <w:rsid w:val="00532016"/>
    <w:rsid w:val="00533196"/>
    <w:rsid w:val="005346C8"/>
    <w:rsid w:val="00543E7D"/>
    <w:rsid w:val="00547A68"/>
    <w:rsid w:val="005531C9"/>
    <w:rsid w:val="005648F9"/>
    <w:rsid w:val="00570C43"/>
    <w:rsid w:val="00571402"/>
    <w:rsid w:val="00575911"/>
    <w:rsid w:val="00581B60"/>
    <w:rsid w:val="005B2110"/>
    <w:rsid w:val="005B61E6"/>
    <w:rsid w:val="005C5B7B"/>
    <w:rsid w:val="005C77E1"/>
    <w:rsid w:val="005D6A2F"/>
    <w:rsid w:val="005E1A82"/>
    <w:rsid w:val="005E794C"/>
    <w:rsid w:val="005F0A28"/>
    <w:rsid w:val="005F0E5E"/>
    <w:rsid w:val="005F1C84"/>
    <w:rsid w:val="005F3C40"/>
    <w:rsid w:val="00600535"/>
    <w:rsid w:val="00610CD6"/>
    <w:rsid w:val="00620DEE"/>
    <w:rsid w:val="00621F92"/>
    <w:rsid w:val="0062280A"/>
    <w:rsid w:val="00625639"/>
    <w:rsid w:val="0062664F"/>
    <w:rsid w:val="00627EBF"/>
    <w:rsid w:val="00631B33"/>
    <w:rsid w:val="0064184D"/>
    <w:rsid w:val="006422CC"/>
    <w:rsid w:val="00660E3E"/>
    <w:rsid w:val="00662E74"/>
    <w:rsid w:val="006673BF"/>
    <w:rsid w:val="00680C23"/>
    <w:rsid w:val="0068724C"/>
    <w:rsid w:val="00693766"/>
    <w:rsid w:val="006A3281"/>
    <w:rsid w:val="006B4888"/>
    <w:rsid w:val="006C0DCE"/>
    <w:rsid w:val="006C2E45"/>
    <w:rsid w:val="006C359C"/>
    <w:rsid w:val="006C444F"/>
    <w:rsid w:val="006C45AA"/>
    <w:rsid w:val="006C4EF9"/>
    <w:rsid w:val="006C5579"/>
    <w:rsid w:val="006E737D"/>
    <w:rsid w:val="006F2EDC"/>
    <w:rsid w:val="006F69BB"/>
    <w:rsid w:val="007127DB"/>
    <w:rsid w:val="00720A24"/>
    <w:rsid w:val="00722E01"/>
    <w:rsid w:val="00726B21"/>
    <w:rsid w:val="0072701F"/>
    <w:rsid w:val="007300FC"/>
    <w:rsid w:val="00732386"/>
    <w:rsid w:val="0073514D"/>
    <w:rsid w:val="00737AE2"/>
    <w:rsid w:val="007447F3"/>
    <w:rsid w:val="0075499F"/>
    <w:rsid w:val="007661C8"/>
    <w:rsid w:val="0077098D"/>
    <w:rsid w:val="007749F0"/>
    <w:rsid w:val="00791DCC"/>
    <w:rsid w:val="007931FA"/>
    <w:rsid w:val="007A3F57"/>
    <w:rsid w:val="007A4861"/>
    <w:rsid w:val="007A6F09"/>
    <w:rsid w:val="007A7BBA"/>
    <w:rsid w:val="007B0C50"/>
    <w:rsid w:val="007B7DB9"/>
    <w:rsid w:val="007C1A43"/>
    <w:rsid w:val="0080013E"/>
    <w:rsid w:val="00813288"/>
    <w:rsid w:val="008168FC"/>
    <w:rsid w:val="008243B5"/>
    <w:rsid w:val="00830996"/>
    <w:rsid w:val="008345F1"/>
    <w:rsid w:val="00865B07"/>
    <w:rsid w:val="008667EA"/>
    <w:rsid w:val="0087637F"/>
    <w:rsid w:val="00892AD5"/>
    <w:rsid w:val="008A1512"/>
    <w:rsid w:val="008B1690"/>
    <w:rsid w:val="008B32D8"/>
    <w:rsid w:val="008B6466"/>
    <w:rsid w:val="008C25AE"/>
    <w:rsid w:val="008C5C54"/>
    <w:rsid w:val="008D1B3A"/>
    <w:rsid w:val="008D32B9"/>
    <w:rsid w:val="008D433B"/>
    <w:rsid w:val="008E34AC"/>
    <w:rsid w:val="008E566E"/>
    <w:rsid w:val="008F0D17"/>
    <w:rsid w:val="0090161A"/>
    <w:rsid w:val="00901EB6"/>
    <w:rsid w:val="00904C62"/>
    <w:rsid w:val="00910D2A"/>
    <w:rsid w:val="00912E38"/>
    <w:rsid w:val="0091429B"/>
    <w:rsid w:val="00922BA8"/>
    <w:rsid w:val="00924DAC"/>
    <w:rsid w:val="00927058"/>
    <w:rsid w:val="0093478B"/>
    <w:rsid w:val="00942750"/>
    <w:rsid w:val="009450CE"/>
    <w:rsid w:val="00947179"/>
    <w:rsid w:val="0095164B"/>
    <w:rsid w:val="00952DFE"/>
    <w:rsid w:val="00954090"/>
    <w:rsid w:val="009573E7"/>
    <w:rsid w:val="00962D13"/>
    <w:rsid w:val="00963E05"/>
    <w:rsid w:val="00967D54"/>
    <w:rsid w:val="00971028"/>
    <w:rsid w:val="00996483"/>
    <w:rsid w:val="00996F5A"/>
    <w:rsid w:val="009B041A"/>
    <w:rsid w:val="009C37C3"/>
    <w:rsid w:val="009C7C86"/>
    <w:rsid w:val="009D2FF7"/>
    <w:rsid w:val="009E331C"/>
    <w:rsid w:val="009E7884"/>
    <w:rsid w:val="009E788A"/>
    <w:rsid w:val="009F0E08"/>
    <w:rsid w:val="00A05E44"/>
    <w:rsid w:val="00A1763D"/>
    <w:rsid w:val="00A17CEC"/>
    <w:rsid w:val="00A27EF0"/>
    <w:rsid w:val="00A43B76"/>
    <w:rsid w:val="00A50B20"/>
    <w:rsid w:val="00A51390"/>
    <w:rsid w:val="00A60D13"/>
    <w:rsid w:val="00A65B15"/>
    <w:rsid w:val="00A72745"/>
    <w:rsid w:val="00A76EFC"/>
    <w:rsid w:val="00A91010"/>
    <w:rsid w:val="00A97F29"/>
    <w:rsid w:val="00AA702E"/>
    <w:rsid w:val="00AB0964"/>
    <w:rsid w:val="00AB5011"/>
    <w:rsid w:val="00AC7368"/>
    <w:rsid w:val="00AD16B9"/>
    <w:rsid w:val="00AE377D"/>
    <w:rsid w:val="00AF7D8C"/>
    <w:rsid w:val="00B02C8A"/>
    <w:rsid w:val="00B0591D"/>
    <w:rsid w:val="00B17FBD"/>
    <w:rsid w:val="00B315A6"/>
    <w:rsid w:val="00B31813"/>
    <w:rsid w:val="00B33365"/>
    <w:rsid w:val="00B57B36"/>
    <w:rsid w:val="00B8686D"/>
    <w:rsid w:val="00BA06ED"/>
    <w:rsid w:val="00BB1DDC"/>
    <w:rsid w:val="00BC1C22"/>
    <w:rsid w:val="00BC30C9"/>
    <w:rsid w:val="00BE3E58"/>
    <w:rsid w:val="00C01616"/>
    <w:rsid w:val="00C0162B"/>
    <w:rsid w:val="00C0653C"/>
    <w:rsid w:val="00C068ED"/>
    <w:rsid w:val="00C15A6B"/>
    <w:rsid w:val="00C345B1"/>
    <w:rsid w:val="00C40142"/>
    <w:rsid w:val="00C40A96"/>
    <w:rsid w:val="00C4717A"/>
    <w:rsid w:val="00C5457C"/>
    <w:rsid w:val="00C57182"/>
    <w:rsid w:val="00C57863"/>
    <w:rsid w:val="00C655FD"/>
    <w:rsid w:val="00C75407"/>
    <w:rsid w:val="00C77354"/>
    <w:rsid w:val="00C774DE"/>
    <w:rsid w:val="00C8050D"/>
    <w:rsid w:val="00C870A8"/>
    <w:rsid w:val="00C94434"/>
    <w:rsid w:val="00CA0D75"/>
    <w:rsid w:val="00CA1C95"/>
    <w:rsid w:val="00CA5A9C"/>
    <w:rsid w:val="00CC3159"/>
    <w:rsid w:val="00CC4C20"/>
    <w:rsid w:val="00CC557F"/>
    <w:rsid w:val="00CD3517"/>
    <w:rsid w:val="00CD5FE2"/>
    <w:rsid w:val="00CE27F5"/>
    <w:rsid w:val="00CE7C68"/>
    <w:rsid w:val="00CF2C7D"/>
    <w:rsid w:val="00CF6608"/>
    <w:rsid w:val="00CF685C"/>
    <w:rsid w:val="00D02B4C"/>
    <w:rsid w:val="00D040C4"/>
    <w:rsid w:val="00D57C84"/>
    <w:rsid w:val="00D6057D"/>
    <w:rsid w:val="00D76B41"/>
    <w:rsid w:val="00D836C5"/>
    <w:rsid w:val="00D84576"/>
    <w:rsid w:val="00DA1399"/>
    <w:rsid w:val="00DA24C6"/>
    <w:rsid w:val="00DA4D7B"/>
    <w:rsid w:val="00DB709C"/>
    <w:rsid w:val="00DE264A"/>
    <w:rsid w:val="00DF5072"/>
    <w:rsid w:val="00E02D18"/>
    <w:rsid w:val="00E041E7"/>
    <w:rsid w:val="00E23CA1"/>
    <w:rsid w:val="00E35CF7"/>
    <w:rsid w:val="00E409A8"/>
    <w:rsid w:val="00E50C12"/>
    <w:rsid w:val="00E65B91"/>
    <w:rsid w:val="00E7209D"/>
    <w:rsid w:val="00E74345"/>
    <w:rsid w:val="00E74362"/>
    <w:rsid w:val="00E77223"/>
    <w:rsid w:val="00E825B6"/>
    <w:rsid w:val="00E8528B"/>
    <w:rsid w:val="00E85B94"/>
    <w:rsid w:val="00E978D0"/>
    <w:rsid w:val="00EA4613"/>
    <w:rsid w:val="00EA7F91"/>
    <w:rsid w:val="00EB1523"/>
    <w:rsid w:val="00EC0E49"/>
    <w:rsid w:val="00EC101F"/>
    <w:rsid w:val="00EE0131"/>
    <w:rsid w:val="00EE17B0"/>
    <w:rsid w:val="00EF06D9"/>
    <w:rsid w:val="00EF5BE2"/>
    <w:rsid w:val="00F30C64"/>
    <w:rsid w:val="00F32CDB"/>
    <w:rsid w:val="00F47BF7"/>
    <w:rsid w:val="00F636D6"/>
    <w:rsid w:val="00F63A70"/>
    <w:rsid w:val="00F64B3A"/>
    <w:rsid w:val="00F874D2"/>
    <w:rsid w:val="00FA21D0"/>
    <w:rsid w:val="00FA5F5F"/>
    <w:rsid w:val="00FB53E8"/>
    <w:rsid w:val="00FB730C"/>
    <w:rsid w:val="00FC2695"/>
    <w:rsid w:val="00FC3E03"/>
    <w:rsid w:val="00FC3FC1"/>
    <w:rsid w:val="00FD59E5"/>
    <w:rsid w:val="00FF669F"/>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E0CC22"/>
  <w14:defaultImageDpi w14:val="3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locked="1"/>
    <w:lsdException w:name="Title" w:semiHidden="0" w:uiPriority="10" w:unhideWhenUsed="0"/>
    <w:lsdException w:name="Default Paragraph Font" w:uiPriority="1"/>
    <w:lsdException w:name="Subtitle" w:semiHidden="0" w:uiPriority="11" w:unhideWhenUsed="0"/>
    <w:lsdException w:name="Hyperlink" w:locked="1"/>
    <w:lsdException w:name="Strong" w:semiHidden="0" w:uiPriority="22" w:unhideWhenUsed="0"/>
    <w:lsdException w:name="Emphasis" w:semiHidden="0" w:uiPriority="20" w:unhideWhenUsed="0"/>
    <w:lsdException w:name="Table Simple 1" w:uiPriority="0"/>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9E788A"/>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locked="1"/>
    <w:lsdException w:name="Title" w:semiHidden="0" w:uiPriority="10" w:unhideWhenUsed="0"/>
    <w:lsdException w:name="Default Paragraph Font" w:uiPriority="1"/>
    <w:lsdException w:name="Subtitle" w:semiHidden="0" w:uiPriority="11" w:unhideWhenUsed="0"/>
    <w:lsdException w:name="Hyperlink" w:locked="1"/>
    <w:lsdException w:name="Strong" w:semiHidden="0" w:uiPriority="22" w:unhideWhenUsed="0"/>
    <w:lsdException w:name="Emphasis" w:semiHidden="0" w:uiPriority="20" w:unhideWhenUsed="0"/>
    <w:lsdException w:name="Table Simple 1" w:uiPriority="0"/>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9E788A"/>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64015897">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970940">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tiff"/><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iff"/><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4E6691-09AA-4E95-9032-956779AD5D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6</Pages>
  <Words>13306</Words>
  <Characters>75847</Characters>
  <Application>Microsoft Office Word</Application>
  <DocSecurity>0</DocSecurity>
  <Lines>632</Lines>
  <Paragraphs>177</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889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raffaella</cp:lastModifiedBy>
  <cp:revision>8</cp:revision>
  <cp:lastPrinted>2015-05-12T18:31:00Z</cp:lastPrinted>
  <dcterms:created xsi:type="dcterms:W3CDTF">2020-06-26T14:47:00Z</dcterms:created>
  <dcterms:modified xsi:type="dcterms:W3CDTF">2020-08-28T1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j93GxLLF"/&gt;&lt;style id="http://www.zotero.org/styles/elsevier-harvard" hasBibliography="1" bibliographyStyleHasBeenSet="1"/&gt;&lt;prefs&gt;&lt;pref name="fieldType" value="Field"/&gt;&lt;pref name="storeReferences"</vt:lpwstr>
  </property>
  <property fmtid="{D5CDD505-2E9C-101B-9397-08002B2CF9AE}" pid="3" name="ZOTERO_PREF_2">
    <vt:lpwstr> value="true"/&gt;&lt;/prefs&gt;&lt;/data&gt;</vt:lpwstr>
  </property>
</Properties>
</file>